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97994" w14:textId="1C46E396" w:rsidR="00EE45C5" w:rsidRPr="009154D2" w:rsidRDefault="009154D2" w:rsidP="00894740">
      <w:pPr>
        <w:pStyle w:val="IEEETitle"/>
        <w:spacing w:before="240"/>
        <w:rPr>
          <w:sz w:val="36"/>
        </w:rPr>
      </w:pPr>
      <w:r w:rsidRPr="009154D2">
        <w:rPr>
          <w:sz w:val="36"/>
        </w:rPr>
        <w:t>Rancang Bangun Sistem Manajemen Peminjaman Buku Perpustakaan (Sipinjam) Berbasis Web dengan Menggunakan JavaScript dan MySQL</w:t>
      </w:r>
      <w:r w:rsidR="00CC4AE0" w:rsidRPr="009154D2">
        <w:rPr>
          <w:sz w:val="36"/>
        </w:rPr>
        <w:t xml:space="preserve"> </w:t>
      </w:r>
    </w:p>
    <w:p w14:paraId="129A073F" w14:textId="0DB16D35" w:rsidR="00D41274" w:rsidRPr="00A52D37" w:rsidRDefault="00E24215" w:rsidP="00894740">
      <w:pPr>
        <w:pStyle w:val="IEEEAuthorName"/>
        <w:spacing w:after="0"/>
        <w:rPr>
          <w:vertAlign w:val="superscript"/>
          <w:lang w:val="id-ID"/>
        </w:rPr>
      </w:pPr>
      <w:r>
        <w:rPr>
          <w:lang w:val="id-ID"/>
        </w:rPr>
        <w:t>Rizky Parlika, S.Kom, M.Kom</w:t>
      </w:r>
      <w:r w:rsidR="00CC4AE0">
        <w:rPr>
          <w:vertAlign w:val="superscript"/>
        </w:rPr>
        <w:t>a1</w:t>
      </w:r>
      <w:r w:rsidR="00D41274" w:rsidRPr="002162BB">
        <w:t xml:space="preserve">, </w:t>
      </w:r>
      <w:r>
        <w:rPr>
          <w:lang w:val="id-ID"/>
        </w:rPr>
        <w:t>Farkhan</w:t>
      </w:r>
      <w:r w:rsidR="00A52D37">
        <w:rPr>
          <w:vertAlign w:val="superscript"/>
          <w:lang w:val="id-ID"/>
        </w:rPr>
        <w:t>a</w:t>
      </w:r>
      <w:r w:rsidR="00CC4AE0">
        <w:rPr>
          <w:vertAlign w:val="superscript"/>
        </w:rPr>
        <w:t>2</w:t>
      </w:r>
      <w:r w:rsidR="00D41274" w:rsidRPr="002162BB">
        <w:t xml:space="preserve">, </w:t>
      </w:r>
      <w:r>
        <w:rPr>
          <w:lang w:val="id-ID"/>
        </w:rPr>
        <w:t>Rayhan Rizal Mahend</w:t>
      </w:r>
      <w:r w:rsidR="00A52D37">
        <w:rPr>
          <w:lang w:val="id-ID"/>
        </w:rPr>
        <w:t>ra</w:t>
      </w:r>
      <w:r w:rsidR="00A52D37">
        <w:rPr>
          <w:vertAlign w:val="superscript"/>
          <w:lang w:val="id-ID"/>
        </w:rPr>
        <w:t>a3</w:t>
      </w:r>
      <w:r>
        <w:rPr>
          <w:lang w:val="id-ID"/>
        </w:rPr>
        <w:t>, Faris Syaifull</w:t>
      </w:r>
      <w:r w:rsidR="00C9264E">
        <w:rPr>
          <w:lang w:val="id-ID"/>
        </w:rPr>
        <w:t>o</w:t>
      </w:r>
      <w:r>
        <w:rPr>
          <w:lang w:val="id-ID"/>
        </w:rPr>
        <w:t>h</w:t>
      </w:r>
      <w:r w:rsidR="00A52D37">
        <w:rPr>
          <w:vertAlign w:val="superscript"/>
          <w:lang w:val="id-ID"/>
        </w:rPr>
        <w:t>a4</w:t>
      </w:r>
      <w:r>
        <w:rPr>
          <w:lang w:val="id-ID"/>
        </w:rPr>
        <w:t>, Muhammad Randy Oktavianus</w:t>
      </w:r>
      <w:r w:rsidR="00A52D37">
        <w:rPr>
          <w:vertAlign w:val="superscript"/>
          <w:lang w:val="id-ID"/>
        </w:rPr>
        <w:t>a5</w:t>
      </w:r>
    </w:p>
    <w:p w14:paraId="3A14C59E" w14:textId="23DB93C4" w:rsidR="00D41274" w:rsidRPr="0071275B" w:rsidRDefault="00CC4AE0" w:rsidP="00894740">
      <w:pPr>
        <w:pStyle w:val="IEEEAuthorAffiliation"/>
        <w:spacing w:before="60"/>
      </w:pPr>
      <w:r>
        <w:rPr>
          <w:vertAlign w:val="superscript"/>
        </w:rPr>
        <w:t>a</w:t>
      </w:r>
      <w:r w:rsidR="00A52D37">
        <w:rPr>
          <w:lang w:val="id-ID"/>
        </w:rPr>
        <w:t>Program Studi Informatika</w:t>
      </w:r>
      <w:r w:rsidR="00D41274" w:rsidRPr="0071275B">
        <w:t xml:space="preserve">, </w:t>
      </w:r>
      <w:r w:rsidR="00A52D37">
        <w:rPr>
          <w:lang w:val="id-ID"/>
        </w:rPr>
        <w:t>Fakultas Ilmu Komputer, Universitas Pembangunan Nasional “Veteran” Jawa Timur</w:t>
      </w:r>
      <w:r w:rsidR="00D41274">
        <w:br w:type="textWrapping" w:clear="all"/>
      </w:r>
      <w:r w:rsidR="00A52D37" w:rsidRPr="00A52D37">
        <w:t xml:space="preserve">Jl. </w:t>
      </w:r>
      <w:proofErr w:type="spellStart"/>
      <w:r w:rsidR="00A52D37" w:rsidRPr="00A52D37">
        <w:t>Rungkut</w:t>
      </w:r>
      <w:proofErr w:type="spellEnd"/>
      <w:r w:rsidR="00A52D37" w:rsidRPr="00A52D37">
        <w:t xml:space="preserve"> Madya No.1, Gn. </w:t>
      </w:r>
      <w:proofErr w:type="spellStart"/>
      <w:r w:rsidR="00A52D37" w:rsidRPr="00A52D37">
        <w:t>Anyar</w:t>
      </w:r>
      <w:proofErr w:type="spellEnd"/>
      <w:r w:rsidR="00A52D37" w:rsidRPr="00A52D37">
        <w:t xml:space="preserve">, </w:t>
      </w:r>
      <w:proofErr w:type="spellStart"/>
      <w:r w:rsidR="00A52D37" w:rsidRPr="00A52D37">
        <w:t>Kec</w:t>
      </w:r>
      <w:proofErr w:type="spellEnd"/>
      <w:r w:rsidR="00A52D37" w:rsidRPr="00A52D37">
        <w:t xml:space="preserve">. Gn. </w:t>
      </w:r>
      <w:proofErr w:type="spellStart"/>
      <w:r w:rsidR="00A52D37" w:rsidRPr="00A52D37">
        <w:t>Anyar</w:t>
      </w:r>
      <w:proofErr w:type="spellEnd"/>
      <w:r w:rsidR="00A52D37" w:rsidRPr="00A52D37">
        <w:t>, Kota SBY, Jawa Timur 60294</w:t>
      </w:r>
    </w:p>
    <w:p w14:paraId="49EE0E0C" w14:textId="334F945D" w:rsidR="00D41274" w:rsidRPr="00EE45C5" w:rsidRDefault="00D41274" w:rsidP="00894740">
      <w:pPr>
        <w:pStyle w:val="IEEEAuthorEmail"/>
        <w:spacing w:after="0"/>
        <w:rPr>
          <w:lang w:val="en-ID"/>
        </w:rPr>
      </w:pPr>
      <w:r w:rsidRPr="002162BB">
        <w:rPr>
          <w:vertAlign w:val="superscript"/>
        </w:rPr>
        <w:t>1</w:t>
      </w:r>
      <w:r w:rsidR="00A52D37">
        <w:rPr>
          <w:lang w:val="id-ID"/>
        </w:rPr>
        <w:t>rizkyparlika.if</w:t>
      </w:r>
      <w:r w:rsidR="004E78E3">
        <w:t>@</w:t>
      </w:r>
      <w:r w:rsidR="00A52D37">
        <w:rPr>
          <w:lang w:val="id-ID"/>
        </w:rPr>
        <w:t>upnjatim</w:t>
      </w:r>
      <w:r w:rsidR="00EE45C5">
        <w:rPr>
          <w:lang w:val="id-ID"/>
        </w:rPr>
        <w:t>.</w:t>
      </w:r>
      <w:r w:rsidR="00EE45C5">
        <w:rPr>
          <w:lang w:val="en-ID"/>
        </w:rPr>
        <w:t>ac.id</w:t>
      </w:r>
    </w:p>
    <w:p w14:paraId="37A994CF" w14:textId="2ED69CCF" w:rsidR="00E32BED" w:rsidRDefault="00A52D37" w:rsidP="00E32BED">
      <w:pPr>
        <w:pStyle w:val="IEEEAuthorEmail"/>
        <w:spacing w:after="0"/>
        <w:rPr>
          <w:lang w:val="id-ID"/>
        </w:rPr>
      </w:pPr>
      <w:r>
        <w:rPr>
          <w:vertAlign w:val="superscript"/>
          <w:lang w:val="id-ID"/>
        </w:rPr>
        <w:t>2</w:t>
      </w:r>
      <w:r>
        <w:rPr>
          <w:lang w:val="id-ID"/>
        </w:rPr>
        <w:t>farkhanjayadi</w:t>
      </w:r>
      <w:r w:rsidR="004E78E3">
        <w:t>@</w:t>
      </w:r>
      <w:r>
        <w:rPr>
          <w:lang w:val="id-ID"/>
        </w:rPr>
        <w:t>gmail.co</w:t>
      </w:r>
      <w:r w:rsidR="00E32BED">
        <w:rPr>
          <w:lang w:val="id-ID"/>
        </w:rPr>
        <w:t>m</w:t>
      </w:r>
    </w:p>
    <w:p w14:paraId="23048027" w14:textId="6ECC4205" w:rsidR="00E32BED" w:rsidRDefault="00E32BED" w:rsidP="00E32BED">
      <w:pPr>
        <w:pStyle w:val="IEEEAuthorEmail"/>
        <w:spacing w:after="0"/>
        <w:rPr>
          <w:lang w:val="id-ID"/>
        </w:rPr>
      </w:pPr>
      <w:r>
        <w:rPr>
          <w:vertAlign w:val="superscript"/>
          <w:lang w:val="id-ID"/>
        </w:rPr>
        <w:t>3</w:t>
      </w:r>
      <w:r w:rsidRPr="00E32BED">
        <w:rPr>
          <w:lang w:val="id-ID"/>
        </w:rPr>
        <w:t>rayhanrizal110@gmail.com</w:t>
      </w:r>
    </w:p>
    <w:p w14:paraId="5FA371D7" w14:textId="1A1B8D56" w:rsidR="00E32BED" w:rsidRDefault="00E32BED" w:rsidP="00E32BED">
      <w:pPr>
        <w:pStyle w:val="IEEEAuthorEmail"/>
        <w:spacing w:after="0"/>
        <w:rPr>
          <w:lang w:val="id-ID"/>
        </w:rPr>
      </w:pPr>
      <w:r>
        <w:rPr>
          <w:vertAlign w:val="superscript"/>
          <w:lang w:val="id-ID"/>
        </w:rPr>
        <w:t>4</w:t>
      </w:r>
      <w:r w:rsidRPr="00E32BED">
        <w:rPr>
          <w:lang w:val="id-ID"/>
        </w:rPr>
        <w:t>farissyaifulloh123@gmail.com</w:t>
      </w:r>
    </w:p>
    <w:p w14:paraId="607FC137" w14:textId="3CD9326E" w:rsidR="00D41274" w:rsidRPr="00A3523D" w:rsidRDefault="00E32BED" w:rsidP="00E32BED">
      <w:pPr>
        <w:pStyle w:val="IEEEAuthorEmail"/>
        <w:spacing w:after="0"/>
      </w:pPr>
      <w:r>
        <w:rPr>
          <w:vertAlign w:val="superscript"/>
          <w:lang w:val="id-ID"/>
        </w:rPr>
        <w:t>5</w:t>
      </w:r>
      <w:r w:rsidR="0065798E" w:rsidRPr="0065798E">
        <w:rPr>
          <w:lang w:val="id-ID"/>
        </w:rPr>
        <w:t>randylancix69@gmail.com</w:t>
      </w:r>
    </w:p>
    <w:p w14:paraId="20243951" w14:textId="77777777" w:rsidR="004A62A4" w:rsidRPr="00E15CFC" w:rsidRDefault="004A62A4" w:rsidP="00E15DE2">
      <w:pPr>
        <w:pStyle w:val="HeadingAbstrak"/>
        <w:spacing w:before="120" w:after="120" w:line="240" w:lineRule="auto"/>
        <w:rPr>
          <w:rFonts w:ascii="Cambria Math" w:hAnsi="Cambria Math"/>
        </w:rPr>
      </w:pPr>
      <w:r w:rsidRPr="00E15CFC">
        <w:rPr>
          <w:rFonts w:ascii="Cambria Math" w:hAnsi="Cambria Math"/>
        </w:rPr>
        <w:t>Abstrak</w:t>
      </w:r>
    </w:p>
    <w:p w14:paraId="28B7A634" w14:textId="72AB4D2F" w:rsidR="004A62A4" w:rsidRPr="000D58C7" w:rsidRDefault="000D58C7" w:rsidP="00E15DE2">
      <w:pPr>
        <w:pStyle w:val="Abstrak"/>
        <w:pBdr>
          <w:top w:val="none" w:sz="0" w:space="0" w:color="auto"/>
          <w:bottom w:val="none" w:sz="0" w:space="0" w:color="auto"/>
        </w:pBdr>
        <w:rPr>
          <w:rFonts w:ascii="Cambria Math" w:hAnsi="Cambria Math"/>
          <w:lang w:val="id-ID"/>
        </w:rPr>
      </w:pPr>
      <w:r w:rsidRPr="000D58C7">
        <w:rPr>
          <w:rFonts w:ascii="Cambria Math" w:hAnsi="Cambria Math"/>
          <w:color w:val="000000"/>
          <w:lang w:val="id-ID"/>
        </w:rPr>
        <w:t>Perpustakaan sebagaimana yang ada dan berkembang sekarang telah dipergunakan sebagai salah satu pusat informasi, sumber ilmu pengetahuan, penelitian, rekreasi, pelestarian khazanah budaya bangsa, serta memberikan berbagai layanan jasa lainnya</w:t>
      </w:r>
      <w:r w:rsidR="00E15CFC" w:rsidRPr="00E15CFC">
        <w:rPr>
          <w:rFonts w:ascii="Cambria Math" w:hAnsi="Cambria Math"/>
        </w:rPr>
        <w:t>.</w:t>
      </w:r>
      <w:r>
        <w:rPr>
          <w:rFonts w:ascii="Cambria Math" w:hAnsi="Cambria Math"/>
          <w:lang w:val="id-ID"/>
        </w:rPr>
        <w:t xml:space="preserve"> Perpustakaan menyediakan buku sebagai sumber bacaan yang dapat dibaca langsung di dalam perpustakaan ataupun dipinjam untuk dapat dibaca dalam jangka waktu yang lebih lama. Peminjaman buku pada perpustakaan merupakan hal yang wajib untuk didata mulai dari buku yang dipinjam, peminjam, hingga waktu peminjaman. </w:t>
      </w:r>
      <w:r w:rsidR="00E15AE5">
        <w:rPr>
          <w:rFonts w:ascii="Cambria Math" w:hAnsi="Cambria Math"/>
          <w:lang w:val="id-ID"/>
        </w:rPr>
        <w:t xml:space="preserve">Untuk melakukan pendataan tersebut, diperlukan sebuah sistem yang dapat mengorganisirnya dengan baik. Penelitian ini bertujuan untuk merancang sistem yang baru serta mengembangkan sistem yang telah ada untuk mengoptimalkan proses pendataan pada perpustakaan. Sistem yang dibuat akan dirancang menggunakan teknologi </w:t>
      </w:r>
      <w:r w:rsidR="00E15AE5" w:rsidRPr="007F25FA">
        <w:rPr>
          <w:rFonts w:ascii="Cambria Math" w:hAnsi="Cambria Math"/>
          <w:i/>
          <w:iCs/>
          <w:lang w:val="id-ID"/>
        </w:rPr>
        <w:t>JavaScript</w:t>
      </w:r>
      <w:r w:rsidR="00E15AE5">
        <w:rPr>
          <w:rFonts w:ascii="Cambria Math" w:hAnsi="Cambria Math"/>
          <w:lang w:val="id-ID"/>
        </w:rPr>
        <w:t xml:space="preserve"> dan </w:t>
      </w:r>
      <w:r w:rsidR="00E15AE5" w:rsidRPr="007F25FA">
        <w:rPr>
          <w:rFonts w:ascii="Cambria Math" w:hAnsi="Cambria Math"/>
          <w:i/>
          <w:iCs/>
          <w:lang w:val="id-ID"/>
        </w:rPr>
        <w:t>MySQL</w:t>
      </w:r>
      <w:r w:rsidR="00E15AE5">
        <w:rPr>
          <w:rFonts w:ascii="Cambria Math" w:hAnsi="Cambria Math"/>
          <w:lang w:val="id-ID"/>
        </w:rPr>
        <w:t xml:space="preserve"> sebagai basis datanya.</w:t>
      </w:r>
      <w:r w:rsidR="00FE3DEE">
        <w:rPr>
          <w:rFonts w:ascii="Cambria Math" w:hAnsi="Cambria Math"/>
          <w:lang w:val="id-ID"/>
        </w:rPr>
        <w:t xml:space="preserve"> Data yang akan diolah meliputi data petugas, data anggota, data buku, data peminjaman, dan data pengembalian buku. Dengan dirancangnya sistem ini diharapkan dapat menjadi solusi yang tepat untuk pelayanan perpustakaan agar lebih efektif dan efisien.</w:t>
      </w:r>
    </w:p>
    <w:p w14:paraId="286FE133" w14:textId="32409545" w:rsidR="004A62A4" w:rsidRPr="009E7EED" w:rsidRDefault="004A62A4" w:rsidP="00E15DE2">
      <w:pPr>
        <w:pStyle w:val="KataKunci"/>
        <w:pBdr>
          <w:bottom w:val="single" w:sz="4" w:space="1" w:color="auto"/>
        </w:pBdr>
        <w:spacing w:after="0"/>
        <w:rPr>
          <w:rFonts w:ascii="Cambria Math" w:hAnsi="Cambria Math"/>
          <w:lang w:val="id-ID"/>
        </w:rPr>
      </w:pPr>
      <w:r w:rsidRPr="00E15CFC">
        <w:rPr>
          <w:rFonts w:ascii="Cambria Math" w:hAnsi="Cambria Math"/>
          <w:b/>
        </w:rPr>
        <w:t xml:space="preserve">Kata </w:t>
      </w:r>
      <w:r w:rsidRPr="009E7EED">
        <w:rPr>
          <w:rFonts w:ascii="Cambria Math" w:hAnsi="Cambria Math"/>
          <w:b/>
          <w:lang w:val="id-ID"/>
        </w:rPr>
        <w:t>kunci</w:t>
      </w:r>
      <w:r w:rsidRPr="00E15CFC">
        <w:rPr>
          <w:rFonts w:ascii="Cambria Math" w:hAnsi="Cambria Math"/>
        </w:rPr>
        <w:t xml:space="preserve">: </w:t>
      </w:r>
      <w:r w:rsidR="009E7EED">
        <w:rPr>
          <w:rFonts w:ascii="Cambria Math" w:hAnsi="Cambria Math"/>
          <w:lang w:val="id-ID"/>
        </w:rPr>
        <w:t xml:space="preserve">Perpustakaan, </w:t>
      </w:r>
      <w:r w:rsidR="00FD22B9">
        <w:rPr>
          <w:rFonts w:ascii="Cambria Math" w:hAnsi="Cambria Math"/>
          <w:lang w:val="id-ID"/>
        </w:rPr>
        <w:t>Perancangan</w:t>
      </w:r>
      <w:r w:rsidR="009E7EED">
        <w:rPr>
          <w:rFonts w:ascii="Cambria Math" w:hAnsi="Cambria Math"/>
          <w:lang w:val="id-ID"/>
        </w:rPr>
        <w:t>, Sistem Manajemen</w:t>
      </w:r>
    </w:p>
    <w:p w14:paraId="671F1FDE" w14:textId="257ED8ED" w:rsidR="00EA4B69" w:rsidRDefault="009154D2" w:rsidP="00E15DE2">
      <w:pPr>
        <w:pStyle w:val="IEEETitle"/>
        <w:spacing w:before="240"/>
        <w:rPr>
          <w:sz w:val="36"/>
        </w:rPr>
      </w:pPr>
      <w:r w:rsidRPr="009154D2">
        <w:rPr>
          <w:sz w:val="36"/>
        </w:rPr>
        <w:t>Design and Build a Web-Based Library Book Lending Management System (Sipinjam) using JavaScript and MySQL</w:t>
      </w:r>
    </w:p>
    <w:p w14:paraId="30166649" w14:textId="77777777" w:rsidR="00E15CFC" w:rsidRPr="003D5585" w:rsidRDefault="00E15CFC" w:rsidP="00312962">
      <w:pPr>
        <w:spacing w:line="120" w:lineRule="auto"/>
        <w:rPr>
          <w:sz w:val="36"/>
        </w:rPr>
      </w:pPr>
    </w:p>
    <w:p w14:paraId="665EC1CE" w14:textId="77777777" w:rsidR="00E15CFC" w:rsidRPr="00E15CFC" w:rsidRDefault="00EA4B69" w:rsidP="00E15DE2">
      <w:pPr>
        <w:pStyle w:val="HeadingAbstrak"/>
        <w:spacing w:after="0" w:line="240" w:lineRule="auto"/>
        <w:rPr>
          <w:rFonts w:ascii="Cambria Math" w:hAnsi="Cambria Math"/>
        </w:rPr>
      </w:pPr>
      <w:r>
        <w:rPr>
          <w:rFonts w:ascii="Cambria Math" w:hAnsi="Cambria Math"/>
        </w:rPr>
        <w:t>Abstract</w:t>
      </w:r>
    </w:p>
    <w:p w14:paraId="5C3DDA05" w14:textId="7DF84572" w:rsidR="00E15CFC" w:rsidRPr="004A62A4" w:rsidRDefault="00FD22B9" w:rsidP="00E15DE2">
      <w:pPr>
        <w:pStyle w:val="Abstrak"/>
        <w:pBdr>
          <w:top w:val="none" w:sz="0" w:space="0" w:color="auto"/>
          <w:bottom w:val="none" w:sz="0" w:space="0" w:color="auto"/>
        </w:pBdr>
        <w:rPr>
          <w:rFonts w:ascii="Cambria Math" w:hAnsi="Cambria Math"/>
        </w:rPr>
      </w:pPr>
      <w:r w:rsidRPr="00FD22B9">
        <w:rPr>
          <w:rFonts w:ascii="Cambria Math" w:hAnsi="Cambria Math"/>
          <w:color w:val="000000"/>
        </w:rPr>
        <w:t xml:space="preserve">The library as it exists and is developing has now been used as a </w:t>
      </w:r>
      <w:proofErr w:type="spellStart"/>
      <w:r w:rsidRPr="00FD22B9">
        <w:rPr>
          <w:rFonts w:ascii="Cambria Math" w:hAnsi="Cambria Math"/>
          <w:color w:val="000000"/>
        </w:rPr>
        <w:t>center</w:t>
      </w:r>
      <w:proofErr w:type="spellEnd"/>
      <w:r w:rsidRPr="00FD22B9">
        <w:rPr>
          <w:rFonts w:ascii="Cambria Math" w:hAnsi="Cambria Math"/>
          <w:color w:val="000000"/>
        </w:rPr>
        <w:t xml:space="preserve"> for information, a source of knowledge, research, recreation, preservation of the nation's cultural treasures, as well as providing various other services. The library provides books as a reading resource that can be read directly in the library or borrowed to be read for a longer period of time. Borrowing books at the library is a mandatory thing to record starting from the books borrowed, the borrower, to the time of borrowing. To collect the data, we need a system that can organize it properly. This study aims to design a new system and develop an existing system to optimize the data collection process in the library. The system created will be designed using JavaScript and MySQL technology as the database. The data to be processed includes officer data, member data, book data, borrowing data, and book return data. With the design of this system is expected to be the right solution for library services to be more effective and efficient.</w:t>
      </w:r>
    </w:p>
    <w:p w14:paraId="4BE1D805" w14:textId="2F1DE181" w:rsidR="008C669C" w:rsidRPr="008C669C" w:rsidRDefault="00EA4B69" w:rsidP="00E15DE2">
      <w:pPr>
        <w:pStyle w:val="KataKunci"/>
        <w:pBdr>
          <w:bottom w:val="single" w:sz="4" w:space="1" w:color="auto"/>
        </w:pBdr>
        <w:rPr>
          <w:rFonts w:ascii="Cambria Math" w:hAnsi="Cambria Math"/>
        </w:rPr>
        <w:sectPr w:rsidR="008C669C" w:rsidRPr="008C669C" w:rsidSect="00214194">
          <w:headerReference w:type="default" r:id="rId8"/>
          <w:footerReference w:type="default" r:id="rId9"/>
          <w:headerReference w:type="first" r:id="rId10"/>
          <w:footerReference w:type="first" r:id="rId11"/>
          <w:pgSz w:w="11906" w:h="16838" w:code="9"/>
          <w:pgMar w:top="851" w:right="1134" w:bottom="1559" w:left="1134" w:header="567" w:footer="539" w:gutter="0"/>
          <w:pgNumType w:start="222"/>
          <w:cols w:space="708"/>
          <w:titlePg/>
          <w:docGrid w:linePitch="360"/>
        </w:sectPr>
      </w:pPr>
      <w:r w:rsidRPr="00EA4B69">
        <w:rPr>
          <w:rFonts w:ascii="Cambria Math" w:hAnsi="Cambria Math"/>
          <w:b/>
        </w:rPr>
        <w:t>Keywords</w:t>
      </w:r>
      <w:r w:rsidRPr="00EA4B69">
        <w:rPr>
          <w:rFonts w:ascii="Cambria Math" w:hAnsi="Cambria Math"/>
        </w:rPr>
        <w:t>:</w:t>
      </w:r>
      <w:r w:rsidR="00CC4808">
        <w:rPr>
          <w:rFonts w:ascii="Cambria Math" w:hAnsi="Cambria Math"/>
          <w:color w:val="000000"/>
        </w:rPr>
        <w:t xml:space="preserve"> Library, </w:t>
      </w:r>
      <w:r w:rsidR="00FD22B9">
        <w:rPr>
          <w:rFonts w:ascii="Cambria Math" w:hAnsi="Cambria Math"/>
          <w:color w:val="000000"/>
          <w:lang w:val="id-ID"/>
        </w:rPr>
        <w:t>Planning</w:t>
      </w:r>
      <w:r w:rsidR="00CC4808">
        <w:rPr>
          <w:rFonts w:ascii="Cambria Math" w:hAnsi="Cambria Math"/>
          <w:color w:val="000000"/>
        </w:rPr>
        <w:t>, Management System</w:t>
      </w:r>
    </w:p>
    <w:p w14:paraId="3229085E" w14:textId="77777777" w:rsidR="00013500" w:rsidRPr="002008F9" w:rsidRDefault="00013500" w:rsidP="008C669C">
      <w:pPr>
        <w:pStyle w:val="IEEEHeading1"/>
        <w:ind w:left="289" w:hanging="289"/>
      </w:pPr>
      <w:r w:rsidRPr="002008F9">
        <w:t>Pendahuluan</w:t>
      </w:r>
    </w:p>
    <w:p w14:paraId="6FE9ACAD" w14:textId="7A0538BC"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t xml:space="preserve">Perpustakaan merupakan </w:t>
      </w:r>
      <w:r w:rsidR="006070BE">
        <w:rPr>
          <w:color w:val="000000"/>
          <w:sz w:val="20"/>
          <w:szCs w:val="20"/>
          <w:lang w:val="id-ID"/>
        </w:rPr>
        <w:t>tempat</w:t>
      </w:r>
      <w:r w:rsidRPr="00513662">
        <w:rPr>
          <w:color w:val="000000"/>
          <w:sz w:val="20"/>
          <w:szCs w:val="20"/>
          <w:lang w:val="id-ID"/>
        </w:rPr>
        <w:t xml:space="preserve"> yang di dalamnya terdapat aktivitas pengumpulan, pengolahan, pengawetan, pelestarian</w:t>
      </w:r>
      <w:r w:rsidR="006070BE">
        <w:rPr>
          <w:color w:val="000000"/>
          <w:sz w:val="20"/>
          <w:szCs w:val="20"/>
          <w:lang w:val="id-ID"/>
        </w:rPr>
        <w:t>,</w:t>
      </w:r>
      <w:r w:rsidRPr="00513662">
        <w:rPr>
          <w:color w:val="000000"/>
          <w:sz w:val="20"/>
          <w:szCs w:val="20"/>
          <w:lang w:val="id-ID"/>
        </w:rPr>
        <w:t xml:space="preserve"> dan penyajian serta penyebaran informasi. Perpustakaan sebagaimana yang ada dan berkembang sekarang telah dipergunakan sebagai salah satu pusat </w:t>
      </w:r>
      <w:r w:rsidRPr="00513662">
        <w:rPr>
          <w:color w:val="000000"/>
          <w:sz w:val="20"/>
          <w:szCs w:val="20"/>
          <w:lang w:val="id-ID"/>
        </w:rPr>
        <w:t xml:space="preserve">informasi, sumber ilmu pengetahuan, penelitian, rekreasi, pelestarian khazanah budaya bangsa, serta memberikan berbagai layanan jasa lainnya. Perpustakaan diharapkan </w:t>
      </w:r>
      <w:r w:rsidR="00BD3086">
        <w:rPr>
          <w:color w:val="000000"/>
          <w:sz w:val="20"/>
          <w:szCs w:val="20"/>
          <w:lang w:val="id-ID"/>
        </w:rPr>
        <w:t>dapat menjadi</w:t>
      </w:r>
      <w:r w:rsidRPr="00513662">
        <w:rPr>
          <w:color w:val="000000"/>
          <w:sz w:val="20"/>
          <w:szCs w:val="20"/>
          <w:lang w:val="id-ID"/>
        </w:rPr>
        <w:t xml:space="preserve"> pusat kegiatan pengembangan minat baca dan kebiasaan membaca.</w:t>
      </w:r>
    </w:p>
    <w:p w14:paraId="72925FE8" w14:textId="5F32B8C3"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lastRenderedPageBreak/>
        <w:t xml:space="preserve">Salah satu upaya pengembangan minat dan kegemaran membaca adalah dengan adanya distribusi buku. Perpustakaan sendiri bertujuan memberi bantuan bahan pustaka atau buku yang diperlukan oleh para pemakai. Buku merupakan salah satu syarat mutlak yang diperlukan untuk </w:t>
      </w:r>
      <w:r w:rsidR="00BD3086">
        <w:rPr>
          <w:color w:val="000000"/>
          <w:sz w:val="20"/>
          <w:szCs w:val="20"/>
          <w:lang w:val="id-ID"/>
        </w:rPr>
        <w:t>menunjang</w:t>
      </w:r>
      <w:r w:rsidRPr="00513662">
        <w:rPr>
          <w:color w:val="000000"/>
          <w:sz w:val="20"/>
          <w:szCs w:val="20"/>
          <w:lang w:val="id-ID"/>
        </w:rPr>
        <w:t xml:space="preserve"> program pengembangan minat dan kegemaran membaca.</w:t>
      </w:r>
    </w:p>
    <w:p w14:paraId="6B32BBBD" w14:textId="51E2824E" w:rsidR="00DA3992" w:rsidRDefault="00513662" w:rsidP="00513662">
      <w:pPr>
        <w:pStyle w:val="NormalWeb"/>
        <w:spacing w:before="0" w:beforeAutospacing="0" w:after="0" w:afterAutospacing="0"/>
        <w:ind w:firstLine="216"/>
        <w:jc w:val="both"/>
        <w:rPr>
          <w:color w:val="000000"/>
          <w:sz w:val="20"/>
          <w:szCs w:val="20"/>
          <w:lang w:val="id-ID"/>
        </w:rPr>
      </w:pPr>
      <w:r w:rsidRPr="00513662">
        <w:rPr>
          <w:color w:val="000000"/>
          <w:sz w:val="20"/>
          <w:szCs w:val="20"/>
          <w:lang w:val="id-ID"/>
        </w:rPr>
        <w:t xml:space="preserve">Selama berabad–abad manusia telah dan masih menggunakan informasi dalam bentuk tercetak. Keadaan ini berubah kira–kira empat dekade yang lalu dengan mulai diperkenalkannya komputer dalam mengelola informasi. Komputer telah membuka pintu bagi berbagai cara baru dalam mengakses dan menggunakan informasi, menciptakan dan mengakses indeks elektronik dari koleksi, basis data elektronik dari artikel–artikel jurnal, dan </w:t>
      </w:r>
      <w:r w:rsidR="00BD3086">
        <w:rPr>
          <w:color w:val="000000"/>
          <w:sz w:val="20"/>
          <w:szCs w:val="20"/>
          <w:lang w:val="id-ID"/>
        </w:rPr>
        <w:t>sebagainya</w:t>
      </w:r>
      <w:r w:rsidRPr="00513662">
        <w:rPr>
          <w:color w:val="000000"/>
          <w:sz w:val="20"/>
          <w:szCs w:val="20"/>
          <w:lang w:val="id-ID"/>
        </w:rPr>
        <w:t>. Layanan–layanan baru ini bukanlah dimaksudkan untuk menggantikan bahan–bahan tercetak, tetapi lebih baik untuk meningkatkan akses dan penggunaan informasi dengan memanfaatkan informasi dan teknologi komunikasi</w:t>
      </w:r>
      <w:r w:rsidR="00181B20">
        <w:rPr>
          <w:color w:val="000000"/>
          <w:sz w:val="20"/>
          <w:szCs w:val="20"/>
          <w:lang w:val="id-ID"/>
        </w:rPr>
        <w:t xml:space="preserve"> </w:t>
      </w:r>
      <w:r w:rsidR="00181B20">
        <w:rPr>
          <w:color w:val="000000"/>
          <w:sz w:val="20"/>
          <w:szCs w:val="20"/>
          <w:lang w:val="id-ID"/>
        </w:rPr>
        <w:fldChar w:fldCharType="begin" w:fldLock="1"/>
      </w:r>
      <w:r w:rsidR="00721A8C">
        <w:rPr>
          <w:color w:val="000000"/>
          <w:sz w:val="20"/>
          <w:szCs w:val="20"/>
          <w:lang w:val="id-ID"/>
        </w:rPr>
        <w:instrText>ADDIN CSL_CITATION {"citationItems":[{"id":"ITEM-1","itemData":{"author":[{"dropping-particle":"","family":"Nanik Arkiyah","given":"M.IP","non-dropping-particle":"","parse-names":false,"suffix":""}],"container-title":"Mata Kuliah Pengelolaan Perpustakaan Pendidikan","id":"ITEM-1","issued":{"date-parts":[["2017"]]},"title":"Penggunaan Perpustakaan Digital Sebagai Pusat","type":"article-journal"},"uris":["http://www.mendeley.com/documents/?uuid=bbe0ef0b-2f20-40ed-91d7-a5fe1045236c"]}],"mendeley":{"formattedCitation":"[1]","plainTextFormattedCitation":"[1]","previouslyFormattedCitation":"[1]"},"properties":{"noteIndex":0},"schema":"https://github.com/citation-style-language/schema/raw/master/csl-citation.json"}</w:instrText>
      </w:r>
      <w:r w:rsidR="00181B20">
        <w:rPr>
          <w:color w:val="000000"/>
          <w:sz w:val="20"/>
          <w:szCs w:val="20"/>
          <w:lang w:val="id-ID"/>
        </w:rPr>
        <w:fldChar w:fldCharType="separate"/>
      </w:r>
      <w:r w:rsidR="00181B20" w:rsidRPr="00181B20">
        <w:rPr>
          <w:noProof/>
          <w:color w:val="000000"/>
          <w:sz w:val="20"/>
          <w:szCs w:val="20"/>
          <w:lang w:val="id-ID"/>
        </w:rPr>
        <w:t>[1]</w:t>
      </w:r>
      <w:r w:rsidR="00181B20">
        <w:rPr>
          <w:color w:val="000000"/>
          <w:sz w:val="20"/>
          <w:szCs w:val="20"/>
          <w:lang w:val="id-ID"/>
        </w:rPr>
        <w:fldChar w:fldCharType="end"/>
      </w:r>
      <w:r w:rsidRPr="00513662">
        <w:rPr>
          <w:color w:val="000000"/>
          <w:sz w:val="20"/>
          <w:szCs w:val="20"/>
          <w:lang w:val="id-ID"/>
        </w:rPr>
        <w:t xml:space="preserve">. </w:t>
      </w:r>
      <w:r w:rsidR="006F12AD">
        <w:rPr>
          <w:color w:val="000000"/>
          <w:sz w:val="20"/>
          <w:szCs w:val="20"/>
          <w:lang w:val="id-ID"/>
        </w:rPr>
        <w:t>Perkembangan teknologi yang ada dapat dimanfaatkan untuk menunjang aktivitas yang ada pada perpustakaan</w:t>
      </w:r>
      <w:r>
        <w:rPr>
          <w:color w:val="000000"/>
          <w:sz w:val="20"/>
          <w:szCs w:val="20"/>
          <w:lang w:val="id-ID"/>
        </w:rPr>
        <w:t>.</w:t>
      </w:r>
    </w:p>
    <w:p w14:paraId="1DD6FBA3" w14:textId="59820536" w:rsidR="006B7B41" w:rsidRDefault="00101924" w:rsidP="006B7B41">
      <w:pPr>
        <w:pStyle w:val="IEEEParagraph"/>
      </w:pPr>
      <w:r>
        <w:rPr>
          <w:color w:val="000000"/>
          <w:szCs w:val="20"/>
        </w:rPr>
        <w:t>Pemanfaatan teknologi informasi pada pelayanan perpustakaan bertujuan untuk menciptakan pelayanan yang lebih efektif dan efisien. Pelayanan perpustakaan yang dilakukan secara manual dapat menjadi penghambat dalam penyaluran ilmu pengetahuan. Hal ini dapat terjadi karena pelayanan yang dilakukan secara manual membutuhkan waktu yang relatif lama. Selain itu, pengolahan data secara manual tentu rentan terhadap kesalahan serta kehilangan data akibat manusia. Kendala tersebut yang menjadikan pentingnya penggunaan teknologi sebagai sistem manajemen pada pelayanan perpustakaan</w:t>
      </w:r>
      <w:r w:rsidR="00055F47">
        <w:rPr>
          <w:color w:val="000000"/>
          <w:szCs w:val="20"/>
        </w:rPr>
        <w:t xml:space="preserve"> </w:t>
      </w:r>
      <w:r w:rsidR="00055F47">
        <w:rPr>
          <w:color w:val="000000"/>
          <w:szCs w:val="20"/>
        </w:rPr>
        <w:fldChar w:fldCharType="begin" w:fldLock="1"/>
      </w:r>
      <w:r w:rsidR="00721A8C">
        <w:rPr>
          <w:color w:val="000000"/>
          <w:szCs w:val="20"/>
        </w:rPr>
        <w:instrText>ADDIN CSL_CITATION {"citationItems":[{"id":"ITEM-1","itemData":{"DOI":"10.22146/bip.28943","ISSN":"1693-7740","abstract":"Introduction. School libraries  as part of the educational institution are required to provide all the necessary information resources to support learning process. A reliable library  system is needed to improve the library services. Data Collection Method. Theresearch method used was observation to developa new system and improve an existing one.Data Analysis. The design of the school library information system is based on “need analysis” to tackle problems occur in library services. Results and Discussions. The design of school library information systems is made simpler than University library or regional library or even archive management  that are based on circulation services, including lending and returning and fines.The school library information system is designed by using phpMyAdmin programming language and SQL database. The steps taken include inputting data collections, membership data, membercard printing, library free printing, lending and returning transactions and data reporting, including fines. The design undertaken to make the school library information system includes the design of the interface system design to facilitate users and librarians in managing the school library.Conclusions and recommendations. With the simple system design, it is expected that school libraries can create their own information system so that the service can be more  effective and efficient.","author":[{"dropping-particle":"","family":"Rahmawati","given":"Nurul Alifah","non-dropping-particle":"","parse-names":false,"suffix":""},{"dropping-particle":"","family":"Bachtiar","given":"Arif Cahyo","non-dropping-particle":"","parse-names":false,"suffix":""}],"container-title":"Berkala Ilmu Perpustakaan dan Informasi","id":"ITEM-1","issue":"1","issued":{"date-parts":[["2018"]]},"page":"76","title":"Analisis dan perancangan sistem informasi perpustakaan sekolah berdasarkan kebutuhan sistem","type":"article-journal","volume":"14"},"uris":["http://www.mendeley.com/documents/?uuid=8d2807af-687a-4341-988b-1359daea1762"]}],"mendeley":{"formattedCitation":"[2]","plainTextFormattedCitation":"[2]","previouslyFormattedCitation":"[2]"},"properties":{"noteIndex":0},"schema":"https://github.com/citation-style-language/schema/raw/master/csl-citation.json"}</w:instrText>
      </w:r>
      <w:r w:rsidR="00055F47">
        <w:rPr>
          <w:color w:val="000000"/>
          <w:szCs w:val="20"/>
        </w:rPr>
        <w:fldChar w:fldCharType="separate"/>
      </w:r>
      <w:r w:rsidR="00181B20" w:rsidRPr="00181B20">
        <w:rPr>
          <w:noProof/>
          <w:color w:val="000000"/>
          <w:szCs w:val="20"/>
        </w:rPr>
        <w:t>[2]</w:t>
      </w:r>
      <w:r w:rsidR="00055F47">
        <w:rPr>
          <w:color w:val="000000"/>
          <w:szCs w:val="20"/>
        </w:rPr>
        <w:fldChar w:fldCharType="end"/>
      </w:r>
      <w:r>
        <w:rPr>
          <w:color w:val="000000"/>
          <w:szCs w:val="20"/>
        </w:rPr>
        <w:t>.</w:t>
      </w:r>
    </w:p>
    <w:p w14:paraId="5B80578F" w14:textId="19676B8B" w:rsidR="006B7B41" w:rsidRDefault="006B7B41" w:rsidP="006B7B41">
      <w:pPr>
        <w:pStyle w:val="IEEEHeading1"/>
      </w:pPr>
      <w:r>
        <w:t>Metodologi</w:t>
      </w:r>
    </w:p>
    <w:p w14:paraId="231EECCC" w14:textId="595C6C71" w:rsidR="002008F9" w:rsidRPr="002008F9" w:rsidRDefault="002008F9" w:rsidP="002008F9">
      <w:pPr>
        <w:pStyle w:val="IEEEParagraph"/>
      </w:pPr>
      <w:r>
        <w:t xml:space="preserve">Metodologi berisi serangkaian tahapan yang dilakukan pada penelitian ini. </w:t>
      </w:r>
      <w:r w:rsidR="00923F2F" w:rsidRPr="00923F2F">
        <w:t xml:space="preserve">Tahapan tersebut dimulai dari melakukan </w:t>
      </w:r>
      <w:r w:rsidR="00A72C4C">
        <w:t>studi pendahuluan</w:t>
      </w:r>
      <w:r w:rsidR="00923F2F" w:rsidRPr="00923F2F">
        <w:t xml:space="preserve"> hingga melakukan perancangan pada sistem</w:t>
      </w:r>
      <w:r>
        <w:t>.</w:t>
      </w:r>
    </w:p>
    <w:p w14:paraId="25FCCC83" w14:textId="46D11049" w:rsidR="008073A9" w:rsidRDefault="008073A9" w:rsidP="002008F9">
      <w:pPr>
        <w:pStyle w:val="IEEEHeading2"/>
        <w:numPr>
          <w:ilvl w:val="0"/>
          <w:numId w:val="1"/>
        </w:numPr>
      </w:pPr>
      <w:r>
        <w:t>Studi Pendahuluan</w:t>
      </w:r>
    </w:p>
    <w:p w14:paraId="5D6AA91E" w14:textId="0B4558C6" w:rsidR="008073A9" w:rsidRPr="008073A9" w:rsidRDefault="008073A9" w:rsidP="008073A9">
      <w:pPr>
        <w:pStyle w:val="IEEEParagraph"/>
      </w:pPr>
      <w:r>
        <w:t>Studi pendahuluan merupakan tahapan yang dilakukan guna mengenali lebih lanjut mengenai objek yang dijadikan penelitian serta lingkungan terkait. Hal tersebut dilakukan dengan tujuan mendalami situasi dan kondisi dari sistem yang akan dikembangkan.</w:t>
      </w:r>
      <w:r w:rsidR="00F02D0D">
        <w:t xml:space="preserve"> Dengan mengerti akan objek yang akan diteliti, maka harapan terhadap berjalannya sistem dapat dijadikan acuan dalam melakukan pengembangan pada sistem. Hal yang dilakukan dalam studi pendahuluan ialah meliputi pengumpulan informasi tentang proses pelayanan pada perpustakaan secara umum dan menggali informasi pendukung tentang proses pelayanan yang sesuai standar mutu.</w:t>
      </w:r>
    </w:p>
    <w:p w14:paraId="41319391" w14:textId="110876B3" w:rsidR="008B6C98" w:rsidRDefault="008B6C98" w:rsidP="002008F9">
      <w:pPr>
        <w:pStyle w:val="IEEEHeading2"/>
        <w:numPr>
          <w:ilvl w:val="0"/>
          <w:numId w:val="1"/>
        </w:numPr>
      </w:pPr>
      <w:r>
        <w:t>Studi Literatur</w:t>
      </w:r>
    </w:p>
    <w:p w14:paraId="0CBE58E5" w14:textId="0CDFF76E" w:rsidR="008B6C98" w:rsidRPr="008B6C98" w:rsidRDefault="00653323" w:rsidP="008B6C98">
      <w:pPr>
        <w:pStyle w:val="IEEEParagraph"/>
      </w:pPr>
      <w:r w:rsidRPr="00653323">
        <w:t xml:space="preserve">Tahapan yang dilakukan setelah studi pendahuluan ialah studi literatur. Pada jenis penelitian ini mengatakan bahwa metode studi literatur merupakan serangkaian kegiatan yang berkaitan dengan metode pengumpulan data pustaka, membaca dan mencatat. Studi kepustakaan dilakukan oleh setiap peneliti dengan tujuan utama yaitu mencari dasar </w:t>
      </w:r>
      <w:r w:rsidRPr="00653323">
        <w:t>pijakan/fondasi untuk memperoleh landasan teori dan kerangka berpikir</w:t>
      </w:r>
      <w:r w:rsidR="008B6C98">
        <w:t>.</w:t>
      </w:r>
    </w:p>
    <w:p w14:paraId="746F0361" w14:textId="0723FD2C" w:rsidR="002008F9" w:rsidRDefault="00923F2F" w:rsidP="002008F9">
      <w:pPr>
        <w:pStyle w:val="IEEEHeading2"/>
        <w:numPr>
          <w:ilvl w:val="0"/>
          <w:numId w:val="1"/>
        </w:numPr>
      </w:pPr>
      <w:r>
        <w:t>Analisis Kebutuhan Sistem</w:t>
      </w:r>
    </w:p>
    <w:p w14:paraId="61E1A60F" w14:textId="6422ABF5" w:rsidR="002008F9" w:rsidRDefault="00923F2F" w:rsidP="002008F9">
      <w:pPr>
        <w:pStyle w:val="IEEEParagraph"/>
      </w:pPr>
      <w:r w:rsidRPr="00923F2F">
        <w:t xml:space="preserve">Analisis kebutuhan sistem sangat diperlukan </w:t>
      </w:r>
      <w:r w:rsidR="008073A9">
        <w:t>karena pada tahap ini yang akan menentukan tahapan-tahapan selanjutnya dalam penelitian.</w:t>
      </w:r>
      <w:r w:rsidRPr="00923F2F">
        <w:t xml:space="preserve"> Dengan melakukan analisis kebutuhan sistem, maka diharapkan dapat terciptanya sebuah sistem yang dapat memberikan kemudahan pada proses pelayanan dalam perpustakaan. Sistem yang akan dikembangkan merupakan sistem yang dapat memenuhi kebutuhan sebagai berikut</w:t>
      </w:r>
      <w:r w:rsidR="002008F9">
        <w:t xml:space="preserve"> :</w:t>
      </w:r>
    </w:p>
    <w:p w14:paraId="28AC772D" w14:textId="5986A835" w:rsidR="002008F9" w:rsidRPr="00923F2F" w:rsidRDefault="00923F2F" w:rsidP="002008F9">
      <w:pPr>
        <w:pStyle w:val="IEEEParagraph"/>
        <w:numPr>
          <w:ilvl w:val="0"/>
          <w:numId w:val="6"/>
        </w:numPr>
      </w:pPr>
      <w:r w:rsidRPr="00923F2F">
        <w:t>Dapat mengurangi kesulitan yang terdapat pada pengelolaan data dan pembuatan laporan dalam pelayanan perpustakaan.</w:t>
      </w:r>
    </w:p>
    <w:p w14:paraId="65218476" w14:textId="68EB18E8" w:rsidR="00653323" w:rsidRPr="00653323" w:rsidRDefault="00923F2F" w:rsidP="00653323">
      <w:pPr>
        <w:pStyle w:val="IEEEParagraph"/>
        <w:numPr>
          <w:ilvl w:val="0"/>
          <w:numId w:val="6"/>
        </w:numPr>
      </w:pPr>
      <w:r w:rsidRPr="00923F2F">
        <w:t>Dapat memberikan layanan yang lebih efektif dan efisien kepada pengguna perpustakaan.</w:t>
      </w:r>
    </w:p>
    <w:p w14:paraId="52EEE907" w14:textId="77777777" w:rsidR="00653323" w:rsidRPr="00653323" w:rsidRDefault="00653323" w:rsidP="00653323">
      <w:pPr>
        <w:pStyle w:val="IEEEHeading2"/>
        <w:numPr>
          <w:ilvl w:val="0"/>
          <w:numId w:val="1"/>
        </w:numPr>
      </w:pPr>
      <w:r>
        <w:t>Perancangan Sistem</w:t>
      </w:r>
    </w:p>
    <w:p w14:paraId="574F0C49" w14:textId="49599078" w:rsidR="00502AE2" w:rsidRDefault="00653323" w:rsidP="00502AE2">
      <w:pPr>
        <w:pStyle w:val="IEEEParagraph"/>
      </w:pPr>
      <w:r w:rsidRPr="00653323">
        <w:t xml:space="preserve">Seluruh perancangan sistem berlangsung melalui beberapa fase/langkah. Metodologi pengembangan perangkat lunak juga dikenal sebagai </w:t>
      </w:r>
      <w:r w:rsidRPr="00653323">
        <w:rPr>
          <w:i/>
          <w:iCs/>
        </w:rPr>
        <w:t>software development life cycle</w:t>
      </w:r>
      <w:r w:rsidRPr="00653323">
        <w:t xml:space="preserve"> (SDLC). Metode </w:t>
      </w:r>
      <w:r w:rsidRPr="00653323">
        <w:rPr>
          <w:i/>
          <w:iCs/>
        </w:rPr>
        <w:t>waterfall</w:t>
      </w:r>
      <w:r w:rsidRPr="00653323">
        <w:t xml:space="preserve"> merupakan metode pengembangan perangkat lunak yang paling tua karena sifatnya yang natural. Metode air terjun adalah metode SDLC paling awal yang digunakan dalam pengembangan perangkat lunak. Urutan dalam metode </w:t>
      </w:r>
      <w:r w:rsidRPr="00653323">
        <w:rPr>
          <w:i/>
          <w:iCs/>
        </w:rPr>
        <w:t>waterfall</w:t>
      </w:r>
      <w:r w:rsidRPr="00653323">
        <w:t xml:space="preserve"> adalah se</w:t>
      </w:r>
      <w:r>
        <w:t>k</w:t>
      </w:r>
      <w:r w:rsidRPr="00653323">
        <w:t>uensial, dimulai dari proses perencanaan, analisis, perancangan, dan implementasi sistem. Metode tersebut dilakukan secara sistematis, dimulai dari fase kebutuhan sistem kemudian dilanjutkan ke fase analisis, desain, pengkodean, pengujian/validasi, dan pemeliharaan. Langkah-langkah yang dilalui harus dilakukan satu per satu (tidak melompat ke tahap berikutnya) dan berjalan secara berurutan, oleh karena itu dinamakan air terjun</w:t>
      </w:r>
      <w:r w:rsidR="00721A8C">
        <w:t xml:space="preserve"> </w:t>
      </w:r>
      <w:r w:rsidR="00721A8C">
        <w:fldChar w:fldCharType="begin" w:fldLock="1"/>
      </w:r>
      <w:r w:rsidR="00542F03">
        <w:instrText>ADDIN CSL_CITATION {"citationItems":[{"id":"ITEM-1","itemData":{"abstract":"… Pengaruh komunikasi visual antar budaya terhadap pemasaran produk pada pasar ekspor ditinjau dari warna dan ilustrasi desain kemasan … Bulletin of the Association for Business Communication, 1992, 55.1: 40-41 … The persistent impact of language on global operations …","author":[{"dropping-particle":"","family":"Sri Rahayu","given":"Rian","non-dropping-particle":"","parse-names":false,"suffix":""}],"id":"ITEM-1","issue":"4","issued":{"date-parts":[["2018"]]},"page":"149","title":"Studi Literatur: Peranan Bahasa Inggris Untuk Tujuan Bisnis Dan Pemasaran","type":"article-journal","volume":"1"},"uris":["http://www.mendeley.com/documents/?uuid=277b4c9d-7b6e-4368-a85c-01f2761d3fd9"]}],"mendeley":{"formattedCitation":"[3]","plainTextFormattedCitation":"[3]","previouslyFormattedCitation":"[3]"},"properties":{"noteIndex":0},"schema":"https://github.com/citation-style-language/schema/raw/master/csl-citation.json"}</w:instrText>
      </w:r>
      <w:r w:rsidR="00721A8C">
        <w:fldChar w:fldCharType="separate"/>
      </w:r>
      <w:r w:rsidR="00721A8C" w:rsidRPr="00721A8C">
        <w:rPr>
          <w:noProof/>
        </w:rPr>
        <w:t>[3]</w:t>
      </w:r>
      <w:r w:rsidR="00721A8C">
        <w:fldChar w:fldCharType="end"/>
      </w:r>
      <w:r w:rsidR="00872EDF">
        <w:t>.</w:t>
      </w:r>
    </w:p>
    <w:p w14:paraId="2DD638EA" w14:textId="0D8B41A2" w:rsidR="00C50676" w:rsidRDefault="00C50676" w:rsidP="00C50676">
      <w:pPr>
        <w:pStyle w:val="IEEEHeading2"/>
      </w:pPr>
      <w:r>
        <w:t>Arsitektur Sistem</w:t>
      </w:r>
    </w:p>
    <w:p w14:paraId="0E5230DE" w14:textId="10FA93F6" w:rsidR="00C50676" w:rsidRDefault="00C50676" w:rsidP="00C50676">
      <w:pPr>
        <w:pStyle w:val="IEEEParagraph"/>
      </w:pPr>
      <w:r w:rsidRPr="00544DEC">
        <w:rPr>
          <w:color w:val="000000"/>
          <w:szCs w:val="20"/>
        </w:rPr>
        <w:t xml:space="preserve">Rancang bangun sistem manajemen buku perpustakaan (Sipinjam) adalah program peminjaman buku perpustakaan berbasis web yang menggunakan bahasa pemrograman </w:t>
      </w:r>
      <w:r w:rsidRPr="007F25FA">
        <w:rPr>
          <w:i/>
          <w:iCs/>
          <w:color w:val="000000"/>
          <w:szCs w:val="20"/>
        </w:rPr>
        <w:t>JavaScript</w:t>
      </w:r>
      <w:r w:rsidRPr="00544DEC">
        <w:rPr>
          <w:color w:val="000000"/>
          <w:szCs w:val="20"/>
        </w:rPr>
        <w:t xml:space="preserve"> dan </w:t>
      </w:r>
      <w:r w:rsidRPr="007F25FA">
        <w:rPr>
          <w:i/>
          <w:iCs/>
          <w:color w:val="000000"/>
          <w:szCs w:val="20"/>
        </w:rPr>
        <w:t>MySQL</w:t>
      </w:r>
      <w:r>
        <w:rPr>
          <w:color w:val="000000"/>
          <w:szCs w:val="20"/>
        </w:rPr>
        <w:t>.</w:t>
      </w:r>
      <w:r w:rsidRPr="00544DEC">
        <w:t xml:space="preserve"> Sistem manajemen peminjaman buku perpustakaan diberi nama Sipinjam. Sipinjam dapat diakses oleh petugas perpustakaan atau pustakawan yang bertanggung jawab melakukan pelayanan pada perpustakaan. Pelayanan perpustakaan yang menggunakan Sipinjam meliputi pendataan petugas, anggota, buku, peminjaman, dan pengembalian buku</w:t>
      </w:r>
      <w:r>
        <w:t>.</w:t>
      </w:r>
    </w:p>
    <w:p w14:paraId="57CE8246" w14:textId="77777777" w:rsidR="00C50676" w:rsidRDefault="00C50676" w:rsidP="00C50676">
      <w:pPr>
        <w:pStyle w:val="IEEEParagraph"/>
      </w:pPr>
    </w:p>
    <w:p w14:paraId="02296F8C" w14:textId="77777777" w:rsidR="00C50676" w:rsidRDefault="00C50676" w:rsidP="00C50676">
      <w:pPr>
        <w:pStyle w:val="IEEEParagraph"/>
      </w:pPr>
      <w:r w:rsidRPr="00544DEC">
        <w:rPr>
          <w:color w:val="000000"/>
          <w:szCs w:val="20"/>
        </w:rPr>
        <w:t>Dalam mengurus peminjaman buku perpustakaan pada Sipinjam, dibagi menjadi beberapa prosedur yang harus dijalankan. Prosedur yang pertama peminjam harus mendaftarkan dirinya sebagai anggota perpustakaan terlebih dahulu. Pendaftaran dilakukan dengan cara mendatangi petugas dan menyerahkan data diri kepada petugas. Kemudian petugas yang akan melakukan pendaftaran untuk anggota tersebut. Kemudian anggota dapat melakukan peminjaman di perpustakaan</w:t>
      </w:r>
      <w:r>
        <w:rPr>
          <w:color w:val="000000"/>
          <w:szCs w:val="20"/>
        </w:rPr>
        <w:t>.</w:t>
      </w:r>
    </w:p>
    <w:p w14:paraId="0AA8F87F" w14:textId="77777777" w:rsidR="00C50676" w:rsidRPr="009B4D82" w:rsidRDefault="00C50676" w:rsidP="00C50676">
      <w:pPr>
        <w:rPr>
          <w:rFonts w:eastAsia="Times New Roman"/>
          <w:lang w:val="en-US" w:eastAsia="en-US"/>
        </w:rPr>
      </w:pPr>
    </w:p>
    <w:p w14:paraId="0F51E12E" w14:textId="77777777"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lastRenderedPageBreak/>
        <w:drawing>
          <wp:inline distT="0" distB="0" distL="0" distR="0" wp14:anchorId="276EA060" wp14:editId="5A0B4B8E">
            <wp:extent cx="2444750" cy="5187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44750" cy="5187950"/>
                    </a:xfrm>
                    <a:prstGeom prst="rect">
                      <a:avLst/>
                    </a:prstGeom>
                    <a:noFill/>
                    <a:ln>
                      <a:noFill/>
                    </a:ln>
                  </pic:spPr>
                </pic:pic>
              </a:graphicData>
            </a:graphic>
          </wp:inline>
        </w:drawing>
      </w:r>
    </w:p>
    <w:p w14:paraId="53385F4B" w14:textId="77777777" w:rsidR="00C50676" w:rsidRPr="0065327D" w:rsidRDefault="00C50676" w:rsidP="00C50676">
      <w:pPr>
        <w:spacing w:before="120" w:after="240"/>
        <w:jc w:val="both"/>
        <w:rPr>
          <w:rFonts w:eastAsia="Times New Roman"/>
          <w:lang w:eastAsia="en-US"/>
        </w:rPr>
      </w:pPr>
      <w:r w:rsidRPr="0065327D">
        <w:rPr>
          <w:rFonts w:eastAsia="Times New Roman"/>
          <w:color w:val="000000"/>
          <w:sz w:val="16"/>
          <w:szCs w:val="16"/>
          <w:lang w:eastAsia="en-US"/>
        </w:rPr>
        <w:t xml:space="preserve">Gambar 2.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dataan peminjaman</w:t>
      </w:r>
    </w:p>
    <w:p w14:paraId="34AC96AD" w14:textId="6C4A0330" w:rsidR="00C50676" w:rsidRDefault="00C50676" w:rsidP="00C50676">
      <w:pPr>
        <w:ind w:firstLine="216"/>
        <w:jc w:val="both"/>
        <w:rPr>
          <w:rFonts w:eastAsia="Times New Roman"/>
          <w:color w:val="000000"/>
          <w:sz w:val="20"/>
          <w:szCs w:val="20"/>
          <w:lang w:eastAsia="en-US"/>
        </w:rPr>
      </w:pPr>
      <w:r w:rsidRPr="0065327D">
        <w:rPr>
          <w:rFonts w:eastAsia="Times New Roman"/>
          <w:color w:val="000000"/>
          <w:sz w:val="20"/>
          <w:szCs w:val="20"/>
          <w:lang w:eastAsia="en-US"/>
        </w:rPr>
        <w:t>Gambar di atas menunjukkan alur proses pendataan peminjaman buku pada perpustakaan. Dalam proses pendataan peminjaman akan petugas akan mengecek data peminjaman terlebih dulu. Jika peminjam sudah terdaftar sebagai anggota, maka proses pendataan peminjaman dapat dilakukan. Jika peminjam belum terdaftar sebagai anggota, maka petugas akan mendaftarkan peminjam sebagai anggota terlebih dulu.</w:t>
      </w:r>
    </w:p>
    <w:p w14:paraId="6E6948F0" w14:textId="77777777" w:rsidR="00C50676" w:rsidRPr="0065327D" w:rsidRDefault="00C50676" w:rsidP="00C50676">
      <w:pPr>
        <w:ind w:firstLine="216"/>
        <w:jc w:val="both"/>
        <w:rPr>
          <w:rFonts w:eastAsia="Times New Roman"/>
          <w:lang w:eastAsia="en-US"/>
        </w:rPr>
      </w:pPr>
    </w:p>
    <w:p w14:paraId="5C1D4582"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 xml:space="preserve">Proses berikutnya ialah pengembalian buku. </w:t>
      </w:r>
      <w:r w:rsidRPr="0065327D">
        <w:rPr>
          <w:rFonts w:eastAsia="Times New Roman"/>
          <w:i/>
          <w:iCs/>
          <w:color w:val="000000"/>
          <w:sz w:val="20"/>
          <w:szCs w:val="20"/>
          <w:lang w:eastAsia="en-US"/>
        </w:rPr>
        <w:t>Flowchart</w:t>
      </w:r>
      <w:r w:rsidRPr="0065327D">
        <w:rPr>
          <w:rFonts w:eastAsia="Times New Roman"/>
          <w:color w:val="000000"/>
          <w:sz w:val="20"/>
          <w:szCs w:val="20"/>
          <w:lang w:eastAsia="en-US"/>
        </w:rPr>
        <w:t xml:space="preserve"> pengembalian buku dapat dilihat seperti pada gambar 3 di bawah ini.</w:t>
      </w:r>
    </w:p>
    <w:p w14:paraId="6A00842F" w14:textId="77777777" w:rsidR="00C50676" w:rsidRPr="009B4D82" w:rsidRDefault="00C50676" w:rsidP="00C50676">
      <w:pPr>
        <w:rPr>
          <w:rFonts w:eastAsia="Times New Roman"/>
          <w:lang w:val="en-US" w:eastAsia="en-US"/>
        </w:rPr>
      </w:pPr>
    </w:p>
    <w:p w14:paraId="30DBF7DC" w14:textId="77777777"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drawing>
          <wp:inline distT="0" distB="0" distL="0" distR="0" wp14:anchorId="7E5E67C4" wp14:editId="06BFBA99">
            <wp:extent cx="2838450" cy="53276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38450" cy="5327650"/>
                    </a:xfrm>
                    <a:prstGeom prst="rect">
                      <a:avLst/>
                    </a:prstGeom>
                    <a:noFill/>
                    <a:ln>
                      <a:noFill/>
                    </a:ln>
                  </pic:spPr>
                </pic:pic>
              </a:graphicData>
            </a:graphic>
          </wp:inline>
        </w:drawing>
      </w:r>
    </w:p>
    <w:p w14:paraId="01C08546" w14:textId="77777777" w:rsidR="00C50676" w:rsidRPr="009B4D82" w:rsidRDefault="00C50676" w:rsidP="00C50676">
      <w:pPr>
        <w:spacing w:before="120" w:after="240"/>
        <w:jc w:val="both"/>
        <w:rPr>
          <w:rFonts w:eastAsia="Times New Roman"/>
          <w:lang w:val="en-US" w:eastAsia="en-US"/>
        </w:rPr>
      </w:pPr>
      <w:r w:rsidRPr="009B4D82">
        <w:rPr>
          <w:rFonts w:eastAsia="Times New Roman"/>
          <w:color w:val="000000"/>
          <w:sz w:val="16"/>
          <w:szCs w:val="16"/>
          <w:lang w:val="en-US" w:eastAsia="en-US"/>
        </w:rPr>
        <w:t xml:space="preserve">Gambar 3.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gembalian buku</w:t>
      </w:r>
    </w:p>
    <w:p w14:paraId="51C57372"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Gambar di atas menunjukkan alur proses pengembalian buku setelah dipinjam pada perpustakaan. Pada pendataan pengembalian, pengembalian akan dicek apakah terlambat dari tanggal yang telah ditentukan atau tidak. Jika pengembalian melewati tanggal yang telah ditentukan, maka peminjam akan dikenakan denda dan tercatat pada sistem. Jika pengembalian tidak melewati tanggal yang telah ditentukan, maka peminjam tidak akan dikenakan denda.</w:t>
      </w:r>
    </w:p>
    <w:p w14:paraId="1EEAABEB"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 xml:space="preserve">Selain pendataan anggota, peminjaman, dan pengembalian buku, tentu sistem akan mencatat data buku yang dimiliki perpustakaan. </w:t>
      </w:r>
      <w:r w:rsidRPr="0065327D">
        <w:rPr>
          <w:rFonts w:eastAsia="Times New Roman"/>
          <w:i/>
          <w:iCs/>
          <w:color w:val="000000"/>
          <w:sz w:val="20"/>
          <w:szCs w:val="20"/>
          <w:lang w:eastAsia="en-US"/>
        </w:rPr>
        <w:t>Flowchart</w:t>
      </w:r>
      <w:r w:rsidRPr="0065327D">
        <w:rPr>
          <w:rFonts w:eastAsia="Times New Roman"/>
          <w:color w:val="000000"/>
          <w:sz w:val="20"/>
          <w:szCs w:val="20"/>
          <w:lang w:eastAsia="en-US"/>
        </w:rPr>
        <w:t xml:space="preserve"> pendataan buku dapat dilihat pada gambar 4 berikut ini.</w:t>
      </w:r>
    </w:p>
    <w:p w14:paraId="2BD21623" w14:textId="77777777" w:rsidR="00C50676" w:rsidRPr="009B4D82" w:rsidRDefault="00C50676" w:rsidP="00C50676">
      <w:pPr>
        <w:rPr>
          <w:rFonts w:eastAsia="Times New Roman"/>
          <w:lang w:val="en-US" w:eastAsia="en-US"/>
        </w:rPr>
      </w:pPr>
    </w:p>
    <w:p w14:paraId="35A8064C" w14:textId="77777777"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lastRenderedPageBreak/>
        <w:drawing>
          <wp:inline distT="0" distB="0" distL="0" distR="0" wp14:anchorId="046644BF" wp14:editId="6267F999">
            <wp:extent cx="1562100" cy="44323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62100" cy="4432300"/>
                    </a:xfrm>
                    <a:prstGeom prst="rect">
                      <a:avLst/>
                    </a:prstGeom>
                    <a:noFill/>
                    <a:ln>
                      <a:noFill/>
                    </a:ln>
                  </pic:spPr>
                </pic:pic>
              </a:graphicData>
            </a:graphic>
          </wp:inline>
        </w:drawing>
      </w:r>
    </w:p>
    <w:p w14:paraId="0A065353" w14:textId="77777777" w:rsidR="00C50676" w:rsidRPr="0065327D" w:rsidRDefault="00C50676" w:rsidP="00C50676">
      <w:pPr>
        <w:spacing w:before="120" w:after="240"/>
        <w:jc w:val="both"/>
        <w:rPr>
          <w:rFonts w:eastAsia="Times New Roman"/>
          <w:lang w:eastAsia="en-US"/>
        </w:rPr>
      </w:pPr>
      <w:r w:rsidRPr="009B4D82">
        <w:rPr>
          <w:rFonts w:eastAsia="Times New Roman"/>
          <w:color w:val="000000"/>
          <w:sz w:val="16"/>
          <w:szCs w:val="16"/>
          <w:lang w:val="en-US" w:eastAsia="en-US"/>
        </w:rPr>
        <w:t xml:space="preserve">Gambar 4.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dataan buku</w:t>
      </w:r>
    </w:p>
    <w:p w14:paraId="5F7AEB12" w14:textId="6C0B6C31" w:rsidR="00456E8E" w:rsidRDefault="00C50676" w:rsidP="00456E8E">
      <w:pPr>
        <w:pStyle w:val="IEEEParagraph"/>
      </w:pPr>
      <w:r w:rsidRPr="0065327D">
        <w:rPr>
          <w:rFonts w:eastAsia="Times New Roman"/>
          <w:color w:val="000000"/>
          <w:szCs w:val="20"/>
          <w:lang w:eastAsia="en-US"/>
        </w:rPr>
        <w:t xml:space="preserve">Gambar di atas merupakan </w:t>
      </w:r>
      <w:r w:rsidRPr="0065327D">
        <w:rPr>
          <w:rFonts w:eastAsia="Times New Roman"/>
          <w:i/>
          <w:iCs/>
          <w:color w:val="000000"/>
          <w:szCs w:val="20"/>
          <w:lang w:eastAsia="en-US"/>
        </w:rPr>
        <w:t>flowchart</w:t>
      </w:r>
      <w:r w:rsidRPr="0065327D">
        <w:rPr>
          <w:rFonts w:eastAsia="Times New Roman"/>
          <w:color w:val="000000"/>
          <w:szCs w:val="20"/>
          <w:lang w:eastAsia="en-US"/>
        </w:rPr>
        <w:t xml:space="preserve"> pendataan buku pada perpustakaan. Data yang dicatat meliputi judul buku, penerbit, pengarang, penulis, tahun terbit, dan stok buku.</w:t>
      </w:r>
    </w:p>
    <w:p w14:paraId="0998EF34" w14:textId="77777777" w:rsidR="00456E8E" w:rsidRDefault="00456E8E" w:rsidP="004F6497">
      <w:pPr>
        <w:pStyle w:val="IEEEParagraph"/>
        <w:numPr>
          <w:ilvl w:val="1"/>
          <w:numId w:val="12"/>
        </w:numPr>
        <w:spacing w:before="150" w:after="60"/>
        <w:rPr>
          <w:i/>
          <w:iCs/>
          <w:lang w:val="en-US"/>
        </w:rPr>
      </w:pPr>
      <w:r>
        <w:rPr>
          <w:i/>
          <w:iCs/>
          <w:lang w:val="en-US"/>
        </w:rPr>
        <w:t>Diagram Fishbone</w:t>
      </w:r>
    </w:p>
    <w:p w14:paraId="4B1D5350" w14:textId="77777777" w:rsidR="00456E8E" w:rsidRDefault="00456E8E" w:rsidP="00456E8E">
      <w:pPr>
        <w:pStyle w:val="IEEEParagraph"/>
        <w:ind w:firstLine="0"/>
        <w:rPr>
          <w:lang w:val="en-US"/>
        </w:rPr>
      </w:pPr>
      <w:r>
        <w:rPr>
          <w:lang w:val="en-US"/>
        </w:rPr>
        <w:tab/>
        <w:t xml:space="preserve">Pada diagram fishbone </w:t>
      </w:r>
      <w:proofErr w:type="spellStart"/>
      <w:r>
        <w:rPr>
          <w:lang w:val="en-US"/>
        </w:rPr>
        <w:t>ini</w:t>
      </w:r>
      <w:proofErr w:type="spellEnd"/>
      <w:r>
        <w:rPr>
          <w:lang w:val="en-US"/>
        </w:rPr>
        <w:t xml:space="preserve"> </w:t>
      </w:r>
      <w:proofErr w:type="spellStart"/>
      <w:r>
        <w:rPr>
          <w:lang w:val="en-US"/>
        </w:rPr>
        <w:t>menunjukan</w:t>
      </w:r>
      <w:proofErr w:type="spellEnd"/>
      <w:r>
        <w:rPr>
          <w:lang w:val="en-US"/>
        </w:rPr>
        <w:t xml:space="preserve"> </w:t>
      </w:r>
      <w:proofErr w:type="spellStart"/>
      <w:r>
        <w:rPr>
          <w:lang w:val="en-US"/>
        </w:rPr>
        <w:t>permasalahan</w:t>
      </w:r>
      <w:proofErr w:type="spellEnd"/>
      <w:r>
        <w:rPr>
          <w:lang w:val="en-US"/>
        </w:rPr>
        <w:t xml:space="preserve"> pada </w:t>
      </w:r>
      <w:proofErr w:type="spellStart"/>
      <w:r>
        <w:rPr>
          <w:lang w:val="en-US"/>
        </w:rPr>
        <w:t>pelayanan</w:t>
      </w:r>
      <w:proofErr w:type="spellEnd"/>
      <w:r>
        <w:rPr>
          <w:lang w:val="en-US"/>
        </w:rPr>
        <w:t xml:space="preserve"> </w:t>
      </w:r>
      <w:proofErr w:type="spellStart"/>
      <w:r>
        <w:rPr>
          <w:lang w:val="en-US"/>
        </w:rPr>
        <w:t>peminjaman</w:t>
      </w:r>
      <w:proofErr w:type="spellEnd"/>
      <w:r>
        <w:rPr>
          <w:lang w:val="en-US"/>
        </w:rPr>
        <w:t xml:space="preserve"> </w:t>
      </w:r>
      <w:proofErr w:type="spellStart"/>
      <w:r>
        <w:rPr>
          <w:lang w:val="en-US"/>
        </w:rPr>
        <w:t>buku</w:t>
      </w:r>
      <w:proofErr w:type="spellEnd"/>
      <w:r>
        <w:rPr>
          <w:lang w:val="en-US"/>
        </w:rPr>
        <w:t xml:space="preserve"> pada </w:t>
      </w:r>
      <w:proofErr w:type="spellStart"/>
      <w:r>
        <w:rPr>
          <w:lang w:val="en-US"/>
        </w:rPr>
        <w:t>perpustakaan</w:t>
      </w:r>
      <w:proofErr w:type="spellEnd"/>
      <w:r>
        <w:rPr>
          <w:lang w:val="en-US"/>
        </w:rPr>
        <w:t xml:space="preserve">, </w:t>
      </w:r>
    </w:p>
    <w:p w14:paraId="3F121175" w14:textId="77777777" w:rsidR="00456E8E" w:rsidRDefault="00456E8E" w:rsidP="00456E8E">
      <w:pPr>
        <w:pStyle w:val="IEEEParagraph"/>
        <w:ind w:firstLine="0"/>
        <w:rPr>
          <w:lang w:val="en-US"/>
        </w:rPr>
      </w:pPr>
    </w:p>
    <w:p w14:paraId="333496D6" w14:textId="77777777" w:rsidR="00456E8E" w:rsidRPr="00CE1A10" w:rsidRDefault="00456E8E" w:rsidP="00456E8E">
      <w:pPr>
        <w:pStyle w:val="IEEEParagraph"/>
        <w:ind w:firstLine="0"/>
        <w:rPr>
          <w:lang w:val="en-US"/>
        </w:rPr>
      </w:pPr>
      <w:r>
        <w:rPr>
          <w:noProof/>
          <w:lang w:val="en-US"/>
        </w:rPr>
        <w:drawing>
          <wp:inline distT="0" distB="0" distL="0" distR="0" wp14:anchorId="75881C98" wp14:editId="01BDDE72">
            <wp:extent cx="2984500" cy="1390015"/>
            <wp:effectExtent l="0" t="0" r="635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84500" cy="1390015"/>
                    </a:xfrm>
                    <a:prstGeom prst="rect">
                      <a:avLst/>
                    </a:prstGeom>
                  </pic:spPr>
                </pic:pic>
              </a:graphicData>
            </a:graphic>
          </wp:inline>
        </w:drawing>
      </w:r>
    </w:p>
    <w:p w14:paraId="038B67B6" w14:textId="77777777" w:rsidR="00456E8E" w:rsidRDefault="00456E8E" w:rsidP="00456E8E">
      <w:pPr>
        <w:pStyle w:val="IEEEParagraph"/>
      </w:pPr>
    </w:p>
    <w:p w14:paraId="44726C0D" w14:textId="0BEDC1C8" w:rsidR="00C50676" w:rsidRDefault="00456E8E" w:rsidP="00FB0831">
      <w:pPr>
        <w:pStyle w:val="IEEEParagraph"/>
        <w:spacing w:before="120" w:after="240"/>
        <w:ind w:firstLine="0"/>
      </w:pPr>
      <w:r w:rsidRPr="00066698">
        <w:rPr>
          <w:sz w:val="16"/>
          <w:szCs w:val="20"/>
          <w:lang w:val="en-US"/>
        </w:rPr>
        <w:t>Gambar 24</w:t>
      </w:r>
      <w:r w:rsidR="008958D1">
        <w:rPr>
          <w:sz w:val="16"/>
          <w:szCs w:val="20"/>
        </w:rPr>
        <w:t xml:space="preserve">. </w:t>
      </w:r>
      <w:r w:rsidRPr="00066698">
        <w:rPr>
          <w:sz w:val="16"/>
          <w:szCs w:val="20"/>
          <w:lang w:val="en-US"/>
        </w:rPr>
        <w:t>Diagram Fishbone</w:t>
      </w:r>
    </w:p>
    <w:p w14:paraId="0E9720AB" w14:textId="09CA8041" w:rsidR="00502AE2" w:rsidRDefault="00502AE2" w:rsidP="00502AE2">
      <w:pPr>
        <w:pStyle w:val="IEEEHeading1"/>
      </w:pPr>
      <w:r>
        <w:t>Hasil dan Pembahasan</w:t>
      </w:r>
    </w:p>
    <w:p w14:paraId="56CCF2EC" w14:textId="19E8EC2A" w:rsidR="00502AE2" w:rsidRPr="009E3CD9" w:rsidRDefault="009E3CD9" w:rsidP="00502AE2">
      <w:pPr>
        <w:pStyle w:val="IEEEParagraph"/>
      </w:pPr>
      <w:r w:rsidRPr="009E3CD9">
        <w:t xml:space="preserve">Sipinjam dirancang untuk memudahkan berbagai proses pelayanan yang ada pada perpustakaan. Sistem ini dapat melakukan pendataan terhadap data buku, peminjaman, pengembalian, anggota, dan data petugas. Data buku akan berisi data seluruh buku yang terdapat pada suatu </w:t>
      </w:r>
      <w:r w:rsidRPr="009E3CD9">
        <w:t>perpustakaan. Semua buku yang masuk, dipinjam, dan telah dikembalikan dari peminjaman dapat dikelola pada Sipinjam. Data anggota akan digunakan untuk pendataan peminjaman. Setiap peminjam harus terdaftar sebagai anggota pada perpustakaan. Apabila peminjam belum terdaftar, maka datanya akan ditambahkan sebagai anggota. Petugas merupakan petugas perpustakaan yang melakukan pelayanan dengan menggunakan Sipinjam.</w:t>
      </w:r>
    </w:p>
    <w:p w14:paraId="4E6F83A6" w14:textId="68AE372A" w:rsidR="00E626B0" w:rsidRDefault="00CE1A10" w:rsidP="00CE1A10">
      <w:pPr>
        <w:pStyle w:val="IEEEHeading2"/>
        <w:numPr>
          <w:ilvl w:val="0"/>
          <w:numId w:val="0"/>
        </w:numPr>
        <w:ind w:left="289" w:hanging="289"/>
      </w:pPr>
      <w:r>
        <w:rPr>
          <w:lang w:val="en-US"/>
        </w:rPr>
        <w:t xml:space="preserve">A. </w:t>
      </w:r>
      <w:r w:rsidR="00E626B0">
        <w:t>Perancangan Sistem</w:t>
      </w:r>
    </w:p>
    <w:p w14:paraId="7B6001FD" w14:textId="5D4E0DA9" w:rsidR="00E626B0" w:rsidRDefault="00E626B0" w:rsidP="00E626B0">
      <w:pPr>
        <w:pStyle w:val="IEEEHeading3"/>
        <w:numPr>
          <w:ilvl w:val="0"/>
          <w:numId w:val="9"/>
        </w:numPr>
        <w:rPr>
          <w:i w:val="0"/>
          <w:iCs/>
        </w:rPr>
      </w:pPr>
      <w:r>
        <w:t>Entity Relationship Diagram:</w:t>
      </w:r>
      <w:r w:rsidRPr="00906656">
        <w:rPr>
          <w:i w:val="0"/>
          <w:iCs/>
        </w:rPr>
        <w:t xml:space="preserve">  </w:t>
      </w:r>
      <w:r w:rsidR="0023157D" w:rsidRPr="0023157D">
        <w:rPr>
          <w:i w:val="0"/>
          <w:iCs/>
        </w:rPr>
        <w:t xml:space="preserve">Pada </w:t>
      </w:r>
      <w:r w:rsidR="0023157D" w:rsidRPr="007F25FA">
        <w:t>Entity Relationship Diagram</w:t>
      </w:r>
      <w:r w:rsidR="0023157D" w:rsidRPr="0023157D">
        <w:rPr>
          <w:i w:val="0"/>
          <w:iCs/>
        </w:rPr>
        <w:t xml:space="preserve"> ini terdapat beberapa entitas yang bisa ditemukan dalam web Sipinjam. Berikut ini adalah entitas web Sipinjam yang meliputi anggota, petugas, buku, peminjam, dan pengembalian. berikut ini adalah gambar dari </w:t>
      </w:r>
      <w:r w:rsidR="0023157D" w:rsidRPr="007F25FA">
        <w:t>ERD</w:t>
      </w:r>
      <w:r w:rsidR="0023157D" w:rsidRPr="0023157D">
        <w:rPr>
          <w:i w:val="0"/>
          <w:iCs/>
        </w:rPr>
        <w:t xml:space="preserve"> Sipinjam</w:t>
      </w:r>
      <w:r w:rsidRPr="00906656">
        <w:rPr>
          <w:i w:val="0"/>
          <w:iCs/>
        </w:rPr>
        <w:t>.</w:t>
      </w:r>
    </w:p>
    <w:p w14:paraId="166F064E" w14:textId="66593546" w:rsidR="00B827A6" w:rsidRDefault="00B827A6" w:rsidP="00B827A6">
      <w:pPr>
        <w:pStyle w:val="IEEEParagraph"/>
        <w:ind w:firstLine="0"/>
        <w:rPr>
          <w:iCs/>
        </w:rPr>
      </w:pPr>
    </w:p>
    <w:p w14:paraId="075D9A38" w14:textId="5F5DCD35" w:rsidR="00B827A6" w:rsidRPr="00B827A6" w:rsidRDefault="00B827A6" w:rsidP="00B827A6">
      <w:pPr>
        <w:pStyle w:val="IEEEParagraph"/>
        <w:ind w:firstLine="0"/>
        <w:rPr>
          <w:iCs/>
        </w:rPr>
      </w:pPr>
      <w:r>
        <w:rPr>
          <w:iCs/>
          <w:noProof/>
        </w:rPr>
        <w:drawing>
          <wp:inline distT="0" distB="0" distL="0" distR="0" wp14:anchorId="2C964239" wp14:editId="25B28612">
            <wp:extent cx="2984500" cy="197485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4500" cy="1974850"/>
                    </a:xfrm>
                    <a:prstGeom prst="rect">
                      <a:avLst/>
                    </a:prstGeom>
                  </pic:spPr>
                </pic:pic>
              </a:graphicData>
            </a:graphic>
          </wp:inline>
        </w:drawing>
      </w:r>
    </w:p>
    <w:p w14:paraId="2BD34885" w14:textId="22BFCF33" w:rsidR="00E71FEC" w:rsidRPr="00B827A6" w:rsidRDefault="00B827A6" w:rsidP="00FC1B55">
      <w:pPr>
        <w:pStyle w:val="IEEEParagraph"/>
        <w:spacing w:before="120" w:after="240"/>
        <w:ind w:firstLine="0"/>
        <w:rPr>
          <w:iCs/>
          <w:sz w:val="16"/>
          <w:szCs w:val="16"/>
        </w:rPr>
      </w:pPr>
      <w:r w:rsidRPr="00B827A6">
        <w:rPr>
          <w:iCs/>
          <w:sz w:val="16"/>
          <w:szCs w:val="16"/>
        </w:rPr>
        <w:t>Gambar 5. ERD Sipinjam</w:t>
      </w:r>
    </w:p>
    <w:p w14:paraId="1A8ABF7F" w14:textId="25DBD50E" w:rsidR="001A2D6E" w:rsidRDefault="001A2D6E" w:rsidP="00E626B0">
      <w:pPr>
        <w:pStyle w:val="IEEEHeading3"/>
        <w:rPr>
          <w:i w:val="0"/>
          <w:iCs/>
        </w:rPr>
      </w:pPr>
      <w:r>
        <w:t>Conceptual Data Model</w:t>
      </w:r>
      <w:r w:rsidR="0023157D">
        <w:t xml:space="preserve">: </w:t>
      </w:r>
      <w:r w:rsidR="00532CB4" w:rsidRPr="007F25FA">
        <w:t>CDM</w:t>
      </w:r>
      <w:r w:rsidR="00532CB4">
        <w:rPr>
          <w:i w:val="0"/>
          <w:iCs/>
        </w:rPr>
        <w:t xml:space="preserve"> merupakan suatu teknik pemodelan data yang merepresentasikan </w:t>
      </w:r>
      <w:r w:rsidR="002378D3">
        <w:rPr>
          <w:i w:val="0"/>
          <w:iCs/>
        </w:rPr>
        <w:t xml:space="preserve">entitas beserta relasi-relasi antar entitas pada sebuah sistem informasi menggunakan gambar. </w:t>
      </w:r>
      <w:r w:rsidR="002378D3" w:rsidRPr="007F25FA">
        <w:t>CDM</w:t>
      </w:r>
      <w:r w:rsidR="002378D3">
        <w:rPr>
          <w:i w:val="0"/>
          <w:iCs/>
        </w:rPr>
        <w:t xml:space="preserve"> memuat dua komponen utama, yaitu entitas dan relasi dideskripsikan lebih detail dengan sejumlah atribut di dalam entitas</w:t>
      </w:r>
      <w:r w:rsidR="00542F03">
        <w:rPr>
          <w:i w:val="0"/>
          <w:iCs/>
        </w:rPr>
        <w:t xml:space="preserve"> </w:t>
      </w:r>
      <w:r w:rsidR="00542F03">
        <w:rPr>
          <w:i w:val="0"/>
          <w:iCs/>
        </w:rPr>
        <w:fldChar w:fldCharType="begin" w:fldLock="1"/>
      </w:r>
      <w:r w:rsidR="00542F03">
        <w:rPr>
          <w:i w:val="0"/>
          <w:iCs/>
        </w:rPr>
        <w:instrText>ADDIN CSL_CITATION {"citationItems":[{"id":"ITEM-1","itemData":{"abstract":"Abstrak— Penggunaan teknologi informasi untuk kegiatan mengolah data pada berbagai aktivitas perusahaan khususnya pada bagian gudang merupakan bagian penting bagi setiap perusahaan, dengan teknologi ini data yang telah diolah dapat menjadi sebuah informasi yang cepat dan tepat. Pada saat ini banyak perusahaan yang masih menggunakan metode pencatatan manual untuk mendata barang yang masuk maupun keluar dari gudang. Sedangkan disisi lain era digital semakin berkembang pesat yang kemudian didukung dengan munculnya sistem operasi Android, dengan kemampuan teknologi mobile membuat masyarakat mulai meninggalkan penggunaan kertas dan beralih ke metode komputer untuk menunjang kegiatan sehari–harinya. Oleh karenanya sistem informasi ini dibuat sebagai jawaban kebutuhan tersebut. Dengan sistem informasi ini, para pegawai gudang tidak perlu lagi melakukan pencatatan data barang masuk maupun keluar secara manual yang kemudian disalin untuk disimpan dalam database server, juga para kepala gudang tak harus masuk ke dalam ruangannya dan mengakses komputernya untuk melakukan kontroling data. Sistem ini dirancang dengan menggunakan sistem operasi Android, MySQL sebagai database servernya dan PHP sebagai jembatan komunikasinya, sehingga memungkinkan user untuk mengakses database yang tersedia secara mobile diamanapun berada.","author":[{"dropping-particle":"","family":"Athoillah","given":"Muhammad","non-dropping-particle":"","parse-names":false,"suffix":""},{"dropping-particle":"","family":"Irawan","given":"M Isa","non-dropping-particle":"","parse-names":false,"suffix":""}],"container-title":"Jurnal Sains dan Seni Pomits","id":"ITEM-1","issue":"1","issued":{"date-parts":[["2013"]]},"page":"1-6","title":"Perancangan Sistem Informasi Mobile Berbasis Android Untuk Kontrol Persediaan Barang Di Gudang","type":"article-journal","volume":"1"},"uris":["http://www.mendeley.com/documents/?uuid=be3f1a6d-8883-4271-9d99-a8a038960fc6"]}],"mendeley":{"formattedCitation":"[4]","plainTextFormattedCitation":"[4]"},"properties":{"noteIndex":0},"schema":"https://github.com/citation-style-language/schema/raw/master/csl-citation.json"}</w:instrText>
      </w:r>
      <w:r w:rsidR="00542F03">
        <w:rPr>
          <w:i w:val="0"/>
          <w:iCs/>
        </w:rPr>
        <w:fldChar w:fldCharType="separate"/>
      </w:r>
      <w:r w:rsidR="00542F03" w:rsidRPr="00542F03">
        <w:rPr>
          <w:i w:val="0"/>
          <w:iCs/>
          <w:noProof/>
        </w:rPr>
        <w:t>[4]</w:t>
      </w:r>
      <w:r w:rsidR="00542F03">
        <w:rPr>
          <w:i w:val="0"/>
          <w:iCs/>
        </w:rPr>
        <w:fldChar w:fldCharType="end"/>
      </w:r>
      <w:r w:rsidR="002378D3">
        <w:rPr>
          <w:i w:val="0"/>
          <w:iCs/>
        </w:rPr>
        <w:t xml:space="preserve">. </w:t>
      </w:r>
      <w:r w:rsidR="00532CB4">
        <w:rPr>
          <w:i w:val="0"/>
          <w:iCs/>
        </w:rPr>
        <w:t>K</w:t>
      </w:r>
      <w:r w:rsidR="0023157D" w:rsidRPr="0023157D">
        <w:rPr>
          <w:i w:val="0"/>
          <w:iCs/>
        </w:rPr>
        <w:t xml:space="preserve">onsep </w:t>
      </w:r>
      <w:r w:rsidR="0023157D" w:rsidRPr="007F25FA">
        <w:t>CDM</w:t>
      </w:r>
      <w:r w:rsidR="0023157D" w:rsidRPr="0023157D">
        <w:rPr>
          <w:i w:val="0"/>
          <w:iCs/>
        </w:rPr>
        <w:t xml:space="preserve"> pada Sipinjam, yaitu anggota dapat meminjam buku di perpustakaan web Sipinjam kemudian buku diberikan kepada petugas, lalu petugas akan mengkonfirmasi peminjaman buku tersebut. Kemudian petugas mengisi peminjaman dan mencatat pengembalian buku. Berikut ini adalah gambar dari </w:t>
      </w:r>
      <w:r w:rsidR="0023157D" w:rsidRPr="007F25FA">
        <w:t>CDM</w:t>
      </w:r>
      <w:r w:rsidR="0023157D">
        <w:rPr>
          <w:i w:val="0"/>
          <w:iCs/>
        </w:rPr>
        <w:t>.</w:t>
      </w:r>
      <w:r w:rsidR="00815D17">
        <w:rPr>
          <w:i w:val="0"/>
          <w:iCs/>
        </w:rPr>
        <w:t xml:space="preserve"> Berikut ini </w:t>
      </w:r>
      <w:r w:rsidR="00815D17" w:rsidRPr="007F25FA">
        <w:t>CDM</w:t>
      </w:r>
      <w:r w:rsidR="00815D17">
        <w:rPr>
          <w:i w:val="0"/>
          <w:iCs/>
        </w:rPr>
        <w:t xml:space="preserve"> basis data yang akan dibuat pada Sipinjam.</w:t>
      </w:r>
    </w:p>
    <w:p w14:paraId="61F76E93" w14:textId="6C59E613" w:rsidR="00FC1B55" w:rsidRDefault="00FC1B55" w:rsidP="00FC1B55">
      <w:pPr>
        <w:pStyle w:val="IEEEParagraph"/>
        <w:ind w:firstLine="0"/>
        <w:rPr>
          <w:iCs/>
        </w:rPr>
      </w:pPr>
    </w:p>
    <w:p w14:paraId="4FDC5D97" w14:textId="52A8AD52" w:rsidR="00FC1B55" w:rsidRPr="00FC1B55" w:rsidRDefault="00FC1B55" w:rsidP="00FC1B55">
      <w:pPr>
        <w:pStyle w:val="IEEEParagraph"/>
        <w:ind w:firstLine="0"/>
        <w:jc w:val="center"/>
        <w:rPr>
          <w:iCs/>
        </w:rPr>
      </w:pPr>
      <w:r>
        <w:rPr>
          <w:noProof/>
          <w:color w:val="000000"/>
          <w:szCs w:val="20"/>
          <w:bdr w:val="none" w:sz="0" w:space="0" w:color="auto" w:frame="1"/>
        </w:rPr>
        <w:drawing>
          <wp:inline distT="0" distB="0" distL="0" distR="0" wp14:anchorId="60357B34" wp14:editId="420A9A68">
            <wp:extent cx="2984500" cy="17081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84500" cy="1708150"/>
                    </a:xfrm>
                    <a:prstGeom prst="rect">
                      <a:avLst/>
                    </a:prstGeom>
                    <a:noFill/>
                    <a:ln>
                      <a:noFill/>
                    </a:ln>
                  </pic:spPr>
                </pic:pic>
              </a:graphicData>
            </a:graphic>
          </wp:inline>
        </w:drawing>
      </w:r>
    </w:p>
    <w:p w14:paraId="300F3DC8" w14:textId="2C4B6485" w:rsidR="00FC1B55" w:rsidRPr="00FC1B55" w:rsidRDefault="00FC1B55" w:rsidP="00FC1B55">
      <w:pPr>
        <w:pStyle w:val="IEEEParagraph"/>
        <w:spacing w:before="120" w:after="240"/>
        <w:ind w:firstLine="0"/>
        <w:rPr>
          <w:iCs/>
          <w:sz w:val="16"/>
          <w:szCs w:val="16"/>
        </w:rPr>
      </w:pPr>
      <w:r w:rsidRPr="00FC1B55">
        <w:rPr>
          <w:iCs/>
          <w:sz w:val="16"/>
          <w:szCs w:val="16"/>
        </w:rPr>
        <w:t>Gambar 6. CDM Sipinjam</w:t>
      </w:r>
    </w:p>
    <w:p w14:paraId="54E83EC3" w14:textId="142F8D45" w:rsidR="0065327D" w:rsidRDefault="001A2D6E" w:rsidP="00E626B0">
      <w:pPr>
        <w:pStyle w:val="IEEEHeading3"/>
        <w:rPr>
          <w:i w:val="0"/>
          <w:iCs/>
        </w:rPr>
      </w:pPr>
      <w:r>
        <w:lastRenderedPageBreak/>
        <w:t>Physical Data Model</w:t>
      </w:r>
      <w:r w:rsidR="00E626B0" w:rsidRPr="00AB18B7">
        <w:t>:</w:t>
      </w:r>
      <w:r w:rsidR="00E626B0" w:rsidRPr="003F3A61">
        <w:rPr>
          <w:i w:val="0"/>
          <w:iCs/>
        </w:rPr>
        <w:t xml:space="preserve">  </w:t>
      </w:r>
      <w:r w:rsidR="0023157D" w:rsidRPr="007F25FA">
        <w:t>PDM</w:t>
      </w:r>
      <w:r w:rsidR="0023157D" w:rsidRPr="0023157D">
        <w:rPr>
          <w:i w:val="0"/>
          <w:iCs/>
        </w:rPr>
        <w:t xml:space="preserve"> dan </w:t>
      </w:r>
      <w:r w:rsidR="0023157D" w:rsidRPr="007F25FA">
        <w:t>CDM</w:t>
      </w:r>
      <w:r w:rsidR="0023157D" w:rsidRPr="0023157D">
        <w:rPr>
          <w:i w:val="0"/>
          <w:iCs/>
        </w:rPr>
        <w:t xml:space="preserve"> memiliki kemiripan dari segi entitas, atribut</w:t>
      </w:r>
      <w:r w:rsidR="0023157D">
        <w:rPr>
          <w:i w:val="0"/>
          <w:iCs/>
        </w:rPr>
        <w:t>,</w:t>
      </w:r>
      <w:r w:rsidR="0023157D" w:rsidRPr="0023157D">
        <w:rPr>
          <w:i w:val="0"/>
          <w:iCs/>
        </w:rPr>
        <w:t xml:space="preserve"> dan </w:t>
      </w:r>
      <w:r w:rsidR="0023157D">
        <w:rPr>
          <w:i w:val="0"/>
          <w:iCs/>
        </w:rPr>
        <w:t>relasi</w:t>
      </w:r>
      <w:r w:rsidR="0023157D" w:rsidRPr="0023157D">
        <w:rPr>
          <w:i w:val="0"/>
          <w:iCs/>
        </w:rPr>
        <w:t xml:space="preserve">. Perbedaannya yaitu pada </w:t>
      </w:r>
      <w:r w:rsidR="0023157D" w:rsidRPr="007F25FA">
        <w:t>CDM</w:t>
      </w:r>
      <w:r w:rsidR="0023157D" w:rsidRPr="0023157D">
        <w:rPr>
          <w:i w:val="0"/>
          <w:iCs/>
        </w:rPr>
        <w:t xml:space="preserve"> tidak terdapat </w:t>
      </w:r>
      <w:r w:rsidR="0023157D" w:rsidRPr="0023157D">
        <w:t>foreign key</w:t>
      </w:r>
      <w:r w:rsidR="0023157D" w:rsidRPr="0023157D">
        <w:rPr>
          <w:i w:val="0"/>
          <w:iCs/>
        </w:rPr>
        <w:t xml:space="preserve">, sedangkan pada </w:t>
      </w:r>
      <w:r w:rsidR="0023157D" w:rsidRPr="007F25FA">
        <w:t>PDM</w:t>
      </w:r>
      <w:r w:rsidR="0023157D" w:rsidRPr="0023157D">
        <w:rPr>
          <w:i w:val="0"/>
          <w:iCs/>
        </w:rPr>
        <w:t xml:space="preserve"> terdapat </w:t>
      </w:r>
      <w:r w:rsidR="0023157D" w:rsidRPr="0023157D">
        <w:t>foreign key</w:t>
      </w:r>
      <w:r w:rsidR="0023157D" w:rsidRPr="0023157D">
        <w:rPr>
          <w:i w:val="0"/>
          <w:iCs/>
        </w:rPr>
        <w:t xml:space="preserve"> di</w:t>
      </w:r>
      <w:r w:rsidR="0023157D">
        <w:rPr>
          <w:i w:val="0"/>
          <w:iCs/>
        </w:rPr>
        <w:t xml:space="preserve"> </w:t>
      </w:r>
      <w:r w:rsidR="0023157D" w:rsidRPr="0023157D">
        <w:rPr>
          <w:i w:val="0"/>
          <w:iCs/>
        </w:rPr>
        <w:t>mana satu tabel bergantung pada tabel lainnya</w:t>
      </w:r>
      <w:r w:rsidR="00BB75A2">
        <w:rPr>
          <w:i w:val="0"/>
          <w:iCs/>
        </w:rPr>
        <w:t xml:space="preserve"> [</w:t>
      </w:r>
      <w:r w:rsidR="00542F03">
        <w:rPr>
          <w:i w:val="0"/>
          <w:iCs/>
        </w:rPr>
        <w:t>5</w:t>
      </w:r>
      <w:r w:rsidR="00BB75A2">
        <w:rPr>
          <w:i w:val="0"/>
          <w:iCs/>
        </w:rPr>
        <w:t>]</w:t>
      </w:r>
      <w:r w:rsidR="0023157D" w:rsidRPr="0023157D">
        <w:rPr>
          <w:i w:val="0"/>
          <w:iCs/>
        </w:rPr>
        <w:t xml:space="preserve">. </w:t>
      </w:r>
      <w:r w:rsidR="0023157D" w:rsidRPr="0023157D">
        <w:t>Foreign key</w:t>
      </w:r>
      <w:r w:rsidR="0023157D" w:rsidRPr="0023157D">
        <w:rPr>
          <w:i w:val="0"/>
          <w:iCs/>
        </w:rPr>
        <w:t xml:space="preserve"> yaitu </w:t>
      </w:r>
      <w:r w:rsidR="0023157D" w:rsidRPr="0023157D">
        <w:t>primary key</w:t>
      </w:r>
      <w:r w:rsidR="0023157D" w:rsidRPr="0023157D">
        <w:rPr>
          <w:i w:val="0"/>
          <w:iCs/>
        </w:rPr>
        <w:t xml:space="preserve"> yang berada pada tabel yang memiliki hubungan dengan tabel tersebut. Berikut ini adalah gambar dari </w:t>
      </w:r>
      <w:r w:rsidR="0023157D" w:rsidRPr="007F25FA">
        <w:t>PDM</w:t>
      </w:r>
      <w:r w:rsidR="0023157D" w:rsidRPr="0023157D">
        <w:rPr>
          <w:i w:val="0"/>
          <w:iCs/>
        </w:rPr>
        <w:t xml:space="preserve"> Sipinjam</w:t>
      </w:r>
      <w:r w:rsidR="00E626B0" w:rsidRPr="00AB18B7">
        <w:rPr>
          <w:i w:val="0"/>
          <w:iCs/>
        </w:rPr>
        <w:t>.</w:t>
      </w:r>
    </w:p>
    <w:p w14:paraId="32DC0D47" w14:textId="3EF6227A" w:rsidR="00FC1B55" w:rsidRDefault="00FC1B55" w:rsidP="00FC1B55">
      <w:pPr>
        <w:pStyle w:val="IEEEParagraph"/>
        <w:ind w:firstLine="0"/>
        <w:rPr>
          <w:iCs/>
        </w:rPr>
      </w:pPr>
    </w:p>
    <w:p w14:paraId="03957951" w14:textId="53DCAFB6" w:rsidR="00FC1B55" w:rsidRPr="00FC1B55" w:rsidRDefault="004F4891" w:rsidP="00FC1B55">
      <w:pPr>
        <w:pStyle w:val="IEEEParagraph"/>
        <w:ind w:firstLine="0"/>
        <w:rPr>
          <w:iCs/>
        </w:rPr>
      </w:pPr>
      <w:r>
        <w:rPr>
          <w:noProof/>
          <w:color w:val="000000"/>
          <w:szCs w:val="20"/>
          <w:bdr w:val="none" w:sz="0" w:space="0" w:color="auto" w:frame="1"/>
        </w:rPr>
        <w:drawing>
          <wp:inline distT="0" distB="0" distL="0" distR="0" wp14:anchorId="35758018" wp14:editId="0BE96B88">
            <wp:extent cx="2984500" cy="21209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84500" cy="2120900"/>
                    </a:xfrm>
                    <a:prstGeom prst="rect">
                      <a:avLst/>
                    </a:prstGeom>
                    <a:noFill/>
                    <a:ln>
                      <a:noFill/>
                    </a:ln>
                  </pic:spPr>
                </pic:pic>
              </a:graphicData>
            </a:graphic>
          </wp:inline>
        </w:drawing>
      </w:r>
    </w:p>
    <w:p w14:paraId="41A6617A" w14:textId="77777777" w:rsidR="00B220C6" w:rsidRDefault="00FC1B55" w:rsidP="00B220C6">
      <w:pPr>
        <w:pStyle w:val="IEEEParagraph"/>
        <w:rPr>
          <w:lang w:val="en-GB"/>
        </w:rPr>
      </w:pPr>
      <w:r w:rsidRPr="00FC1B55">
        <w:rPr>
          <w:iCs/>
          <w:sz w:val="16"/>
          <w:szCs w:val="20"/>
        </w:rPr>
        <w:t>Gambar 7. PDM Sipinjam</w:t>
      </w:r>
    </w:p>
    <w:p w14:paraId="26F6623C" w14:textId="4159E858" w:rsidR="00B220C6" w:rsidRDefault="00D05605" w:rsidP="0073723E">
      <w:pPr>
        <w:pStyle w:val="IEEEHeading2"/>
        <w:numPr>
          <w:ilvl w:val="1"/>
          <w:numId w:val="11"/>
        </w:numPr>
      </w:pPr>
      <w:r>
        <w:t>Basis Data</w:t>
      </w:r>
    </w:p>
    <w:p w14:paraId="55235443" w14:textId="6D7DC629" w:rsidR="00B220C6" w:rsidRDefault="00532CB4" w:rsidP="00B220C6">
      <w:pPr>
        <w:pStyle w:val="IEEEParagraph"/>
      </w:pPr>
      <w:r>
        <w:t xml:space="preserve">Pembuatan basis data dapat dilakukan setelah perancangan model basis data berupa </w:t>
      </w:r>
      <w:r w:rsidRPr="007F25FA">
        <w:rPr>
          <w:i/>
          <w:iCs/>
        </w:rPr>
        <w:t>ERD</w:t>
      </w:r>
      <w:r>
        <w:t xml:space="preserve">, </w:t>
      </w:r>
      <w:r w:rsidRPr="007F25FA">
        <w:rPr>
          <w:i/>
          <w:iCs/>
        </w:rPr>
        <w:t>CDM</w:t>
      </w:r>
      <w:r>
        <w:t xml:space="preserve">, dan </w:t>
      </w:r>
      <w:r w:rsidRPr="007F25FA">
        <w:rPr>
          <w:i/>
          <w:iCs/>
        </w:rPr>
        <w:t>PDM</w:t>
      </w:r>
      <w:r>
        <w:t xml:space="preserve">. </w:t>
      </w:r>
      <w:r w:rsidR="00DB437D">
        <w:t xml:space="preserve">Pembuatan basis data merupakan bentuk realisasi atau implementasi dari pemodelan basis data yang telah ada. Implementasi ini dilakukan dengan menggunakan </w:t>
      </w:r>
      <w:r w:rsidR="00DB437D" w:rsidRPr="007F25FA">
        <w:rPr>
          <w:i/>
          <w:iCs/>
        </w:rPr>
        <w:t>SQL</w:t>
      </w:r>
      <w:r w:rsidR="00DB437D">
        <w:t xml:space="preserve"> </w:t>
      </w:r>
      <w:r w:rsidR="00DB437D" w:rsidRPr="00DB437D">
        <w:rPr>
          <w:i/>
          <w:iCs/>
        </w:rPr>
        <w:t>statement</w:t>
      </w:r>
      <w:r w:rsidR="00DB437D">
        <w:t xml:space="preserve"> pada </w:t>
      </w:r>
      <w:r w:rsidR="00DB437D" w:rsidRPr="007F25FA">
        <w:rPr>
          <w:i/>
          <w:iCs/>
        </w:rPr>
        <w:t>DBMS</w:t>
      </w:r>
      <w:r w:rsidR="00DB437D">
        <w:t xml:space="preserve">. </w:t>
      </w:r>
      <w:r w:rsidR="00DB437D" w:rsidRPr="007F25FA">
        <w:rPr>
          <w:i/>
          <w:iCs/>
        </w:rPr>
        <w:t>SQL</w:t>
      </w:r>
      <w:r w:rsidR="00DB437D">
        <w:t xml:space="preserve"> statement yang dimaksud merupakan </w:t>
      </w:r>
      <w:r w:rsidR="00DB437D" w:rsidRPr="00DB437D">
        <w:rPr>
          <w:i/>
          <w:iCs/>
        </w:rPr>
        <w:t>Data Definition Language</w:t>
      </w:r>
      <w:r w:rsidR="00DB437D">
        <w:rPr>
          <w:i/>
          <w:iCs/>
        </w:rPr>
        <w:t xml:space="preserve"> </w:t>
      </w:r>
      <w:r w:rsidR="00DB437D">
        <w:t>(</w:t>
      </w:r>
      <w:r w:rsidR="00DB437D" w:rsidRPr="007F25FA">
        <w:rPr>
          <w:i/>
          <w:iCs/>
        </w:rPr>
        <w:t>DDL</w:t>
      </w:r>
      <w:r w:rsidR="00DB437D">
        <w:t>).</w:t>
      </w:r>
      <w:r w:rsidR="006B39B9">
        <w:t xml:space="preserve"> Berikut ini </w:t>
      </w:r>
      <w:r w:rsidR="006B39B9" w:rsidRPr="006B39B9">
        <w:rPr>
          <w:i/>
          <w:iCs/>
        </w:rPr>
        <w:t>script</w:t>
      </w:r>
      <w:r w:rsidR="006B39B9">
        <w:t xml:space="preserve"> </w:t>
      </w:r>
      <w:r w:rsidR="006B39B9" w:rsidRPr="007F25FA">
        <w:rPr>
          <w:i/>
          <w:iCs/>
        </w:rPr>
        <w:t>DDL</w:t>
      </w:r>
      <w:r w:rsidR="006B39B9">
        <w:t xml:space="preserve"> yang diimplementasikan pada Sipinjam.</w:t>
      </w:r>
    </w:p>
    <w:p w14:paraId="0D27F308" w14:textId="76389736" w:rsidR="006B39B9" w:rsidRDefault="006B39B9" w:rsidP="006B39B9">
      <w:pPr>
        <w:pStyle w:val="IEEEParagraph"/>
        <w:ind w:firstLine="0"/>
      </w:pPr>
    </w:p>
    <w:p w14:paraId="740DF404" w14:textId="2E2BA237" w:rsidR="006B39B9" w:rsidRDefault="006B39B9" w:rsidP="006B39B9">
      <w:pPr>
        <w:pStyle w:val="IEEEParagraph"/>
        <w:ind w:firstLine="0"/>
        <w:jc w:val="center"/>
      </w:pPr>
      <w:r>
        <w:rPr>
          <w:noProof/>
        </w:rPr>
        <w:drawing>
          <wp:inline distT="0" distB="0" distL="0" distR="0" wp14:anchorId="5AFADF50" wp14:editId="2E252484">
            <wp:extent cx="2984500" cy="1114425"/>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4500" cy="1114425"/>
                    </a:xfrm>
                    <a:prstGeom prst="rect">
                      <a:avLst/>
                    </a:prstGeom>
                  </pic:spPr>
                </pic:pic>
              </a:graphicData>
            </a:graphic>
          </wp:inline>
        </w:drawing>
      </w:r>
    </w:p>
    <w:p w14:paraId="20911CB2" w14:textId="6251FD45" w:rsidR="006B39B9" w:rsidRPr="003638F0" w:rsidRDefault="003638F0" w:rsidP="003638F0">
      <w:pPr>
        <w:pStyle w:val="IEEEParagraph"/>
        <w:spacing w:before="120" w:after="240"/>
        <w:ind w:firstLine="0"/>
        <w:rPr>
          <w:sz w:val="16"/>
          <w:szCs w:val="20"/>
        </w:rPr>
      </w:pPr>
      <w:r>
        <w:rPr>
          <w:sz w:val="16"/>
          <w:szCs w:val="20"/>
        </w:rPr>
        <w:t xml:space="preserve">Gambar 8. </w:t>
      </w:r>
      <w:r>
        <w:rPr>
          <w:i/>
          <w:iCs/>
          <w:sz w:val="16"/>
          <w:szCs w:val="20"/>
        </w:rPr>
        <w:t xml:space="preserve">SQL Create Table </w:t>
      </w:r>
      <w:r>
        <w:rPr>
          <w:sz w:val="16"/>
          <w:szCs w:val="20"/>
        </w:rPr>
        <w:t>anggota</w:t>
      </w:r>
    </w:p>
    <w:p w14:paraId="236EA395" w14:textId="2F777CC4" w:rsidR="003638F0" w:rsidRDefault="003638F0" w:rsidP="003638F0">
      <w:pPr>
        <w:pStyle w:val="IEEEParagraph"/>
      </w:pPr>
      <w:r>
        <w:t xml:space="preserve">Gambar 8 menunjukkan </w:t>
      </w:r>
      <w:r w:rsidRPr="007F25FA">
        <w:rPr>
          <w:i/>
          <w:iCs/>
        </w:rPr>
        <w:t>SQL</w:t>
      </w:r>
      <w:r>
        <w:t xml:space="preserve"> untuk membuat tabel anggota dalam basis data. Hasil dari </w:t>
      </w:r>
      <w:r w:rsidRPr="007F25FA">
        <w:rPr>
          <w:i/>
          <w:iCs/>
        </w:rPr>
        <w:t>SQL</w:t>
      </w:r>
      <w:r w:rsidR="00CC59F3">
        <w:t xml:space="preserve"> </w:t>
      </w:r>
      <w:r w:rsidR="00CC59F3">
        <w:rPr>
          <w:i/>
          <w:iCs/>
        </w:rPr>
        <w:t xml:space="preserve">create table </w:t>
      </w:r>
      <w:r w:rsidR="00CC59F3">
        <w:t>anggota</w:t>
      </w:r>
      <w:r>
        <w:t xml:space="preserve"> di atas dapat dilihat pada gambar di bawah ini.</w:t>
      </w:r>
    </w:p>
    <w:p w14:paraId="668645A5" w14:textId="77777777" w:rsidR="003638F0" w:rsidRDefault="003638F0" w:rsidP="003638F0">
      <w:pPr>
        <w:pStyle w:val="IEEEParagraph"/>
        <w:ind w:firstLine="0"/>
      </w:pPr>
    </w:p>
    <w:p w14:paraId="482AC5D3" w14:textId="7DAC262E" w:rsidR="003638F0" w:rsidRDefault="00CC59F3" w:rsidP="003638F0">
      <w:pPr>
        <w:pStyle w:val="IEEEParagraph"/>
        <w:ind w:firstLine="0"/>
        <w:jc w:val="center"/>
      </w:pPr>
      <w:r>
        <w:rPr>
          <w:noProof/>
        </w:rPr>
        <w:drawing>
          <wp:inline distT="0" distB="0" distL="0" distR="0" wp14:anchorId="5041BA68" wp14:editId="500C5DE0">
            <wp:extent cx="2984500" cy="87757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84500" cy="877570"/>
                    </a:xfrm>
                    <a:prstGeom prst="rect">
                      <a:avLst/>
                    </a:prstGeom>
                  </pic:spPr>
                </pic:pic>
              </a:graphicData>
            </a:graphic>
          </wp:inline>
        </w:drawing>
      </w:r>
    </w:p>
    <w:p w14:paraId="2BF4054C" w14:textId="1C852CEF" w:rsidR="003638F0" w:rsidRPr="00CC59F3" w:rsidRDefault="003638F0" w:rsidP="003638F0">
      <w:pPr>
        <w:pStyle w:val="IEEEParagraph"/>
        <w:spacing w:before="120" w:after="240"/>
        <w:ind w:firstLine="0"/>
        <w:rPr>
          <w:sz w:val="16"/>
          <w:szCs w:val="20"/>
        </w:rPr>
      </w:pPr>
      <w:r>
        <w:rPr>
          <w:sz w:val="16"/>
          <w:szCs w:val="20"/>
        </w:rPr>
        <w:t xml:space="preserve">Gambar 9. </w:t>
      </w:r>
      <w:r w:rsidR="00CC59F3">
        <w:rPr>
          <w:sz w:val="16"/>
          <w:szCs w:val="20"/>
        </w:rPr>
        <w:t>Tabel anggota</w:t>
      </w:r>
    </w:p>
    <w:p w14:paraId="3EB75D36" w14:textId="77777777" w:rsidR="00CC59F3" w:rsidRDefault="003638F0" w:rsidP="00CC59F3">
      <w:pPr>
        <w:pStyle w:val="IEEEParagraph"/>
      </w:pPr>
      <w:r>
        <w:t xml:space="preserve">Gambar </w:t>
      </w:r>
      <w:r w:rsidR="00CC59F3">
        <w:t>9</w:t>
      </w:r>
      <w:r>
        <w:t xml:space="preserve"> menunjukkan </w:t>
      </w:r>
      <w:r w:rsidR="00CC59F3">
        <w:t>tabel anggota yang telah dibuat di dalam basis data</w:t>
      </w:r>
      <w:r>
        <w:t>.</w:t>
      </w:r>
    </w:p>
    <w:p w14:paraId="1B7FC27A" w14:textId="77777777" w:rsidR="00CC59F3" w:rsidRDefault="00CC59F3" w:rsidP="00CC59F3">
      <w:pPr>
        <w:pStyle w:val="IEEEParagraph"/>
        <w:ind w:firstLine="0"/>
      </w:pPr>
    </w:p>
    <w:p w14:paraId="0F547E57" w14:textId="6631C90C" w:rsidR="00CC59F3" w:rsidRDefault="00CC59F3" w:rsidP="00CC59F3">
      <w:pPr>
        <w:pStyle w:val="IEEEParagraph"/>
        <w:ind w:firstLine="0"/>
        <w:jc w:val="center"/>
      </w:pPr>
      <w:r>
        <w:rPr>
          <w:noProof/>
        </w:rPr>
        <w:drawing>
          <wp:inline distT="0" distB="0" distL="0" distR="0" wp14:anchorId="1EFAC13B" wp14:editId="2835125B">
            <wp:extent cx="2984500" cy="148590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84500" cy="1485900"/>
                    </a:xfrm>
                    <a:prstGeom prst="rect">
                      <a:avLst/>
                    </a:prstGeom>
                  </pic:spPr>
                </pic:pic>
              </a:graphicData>
            </a:graphic>
          </wp:inline>
        </w:drawing>
      </w:r>
    </w:p>
    <w:p w14:paraId="377F960A" w14:textId="318A8043" w:rsidR="00CC59F3" w:rsidRPr="003638F0" w:rsidRDefault="00CC59F3" w:rsidP="00CC59F3">
      <w:pPr>
        <w:pStyle w:val="IEEEParagraph"/>
        <w:spacing w:before="120" w:after="240"/>
        <w:ind w:firstLine="0"/>
        <w:rPr>
          <w:sz w:val="16"/>
          <w:szCs w:val="20"/>
        </w:rPr>
      </w:pPr>
      <w:r>
        <w:rPr>
          <w:sz w:val="16"/>
          <w:szCs w:val="20"/>
        </w:rPr>
        <w:t xml:space="preserve">Gambar 10. </w:t>
      </w:r>
      <w:r>
        <w:rPr>
          <w:i/>
          <w:iCs/>
          <w:sz w:val="16"/>
          <w:szCs w:val="20"/>
        </w:rPr>
        <w:t xml:space="preserve">SQL Create Table </w:t>
      </w:r>
      <w:r>
        <w:rPr>
          <w:sz w:val="16"/>
          <w:szCs w:val="20"/>
        </w:rPr>
        <w:t>buku</w:t>
      </w:r>
    </w:p>
    <w:p w14:paraId="34ABCD95" w14:textId="7AC24854" w:rsidR="00CC59F3" w:rsidRDefault="00CC59F3" w:rsidP="00CC59F3">
      <w:pPr>
        <w:pStyle w:val="IEEEParagraph"/>
      </w:pPr>
      <w:r>
        <w:t xml:space="preserve">Gambar 10 menunjukkan </w:t>
      </w:r>
      <w:r w:rsidRPr="007F25FA">
        <w:rPr>
          <w:i/>
          <w:iCs/>
        </w:rPr>
        <w:t>SQL</w:t>
      </w:r>
      <w:r>
        <w:t xml:space="preserve"> untuk membuat tabel buku dalam basis data. Hasil dari </w:t>
      </w:r>
      <w:r w:rsidRPr="007F25FA">
        <w:rPr>
          <w:i/>
          <w:iCs/>
        </w:rPr>
        <w:t>SQL</w:t>
      </w:r>
      <w:r>
        <w:t xml:space="preserve"> </w:t>
      </w:r>
      <w:r>
        <w:rPr>
          <w:i/>
          <w:iCs/>
        </w:rPr>
        <w:t xml:space="preserve">create table </w:t>
      </w:r>
      <w:r w:rsidR="00A32452">
        <w:t>buku</w:t>
      </w:r>
      <w:r>
        <w:t xml:space="preserve"> di atas dapat dilihat pada gambar di bawah ini.</w:t>
      </w:r>
    </w:p>
    <w:p w14:paraId="3DFA9FB3" w14:textId="77777777" w:rsidR="00CC59F3" w:rsidRDefault="00CC59F3" w:rsidP="00CC59F3">
      <w:pPr>
        <w:pStyle w:val="IEEEParagraph"/>
        <w:ind w:firstLine="0"/>
      </w:pPr>
    </w:p>
    <w:p w14:paraId="52CD764F" w14:textId="2398E48A" w:rsidR="00CC59F3" w:rsidRDefault="00A32452" w:rsidP="00CC59F3">
      <w:pPr>
        <w:pStyle w:val="IEEEParagraph"/>
        <w:ind w:firstLine="0"/>
        <w:jc w:val="center"/>
      </w:pPr>
      <w:r>
        <w:rPr>
          <w:noProof/>
        </w:rPr>
        <w:drawing>
          <wp:inline distT="0" distB="0" distL="0" distR="0" wp14:anchorId="3B8434DC" wp14:editId="1867A51F">
            <wp:extent cx="2984500" cy="1057275"/>
            <wp:effectExtent l="0" t="0" r="635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84500" cy="1057275"/>
                    </a:xfrm>
                    <a:prstGeom prst="rect">
                      <a:avLst/>
                    </a:prstGeom>
                  </pic:spPr>
                </pic:pic>
              </a:graphicData>
            </a:graphic>
          </wp:inline>
        </w:drawing>
      </w:r>
    </w:p>
    <w:p w14:paraId="2F409E33" w14:textId="6F518B26"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1</w:t>
      </w:r>
      <w:r>
        <w:rPr>
          <w:sz w:val="16"/>
          <w:szCs w:val="20"/>
        </w:rPr>
        <w:t xml:space="preserve">. Tabel </w:t>
      </w:r>
      <w:r w:rsidR="00A32452">
        <w:rPr>
          <w:sz w:val="16"/>
          <w:szCs w:val="20"/>
        </w:rPr>
        <w:t>buku</w:t>
      </w:r>
    </w:p>
    <w:p w14:paraId="3E93F401" w14:textId="4910E34D" w:rsidR="00CC59F3" w:rsidRDefault="00CC59F3" w:rsidP="00CC59F3">
      <w:pPr>
        <w:pStyle w:val="IEEEParagraph"/>
      </w:pPr>
      <w:r>
        <w:t xml:space="preserve">Gambar </w:t>
      </w:r>
      <w:r w:rsidR="00A32452">
        <w:t>11</w:t>
      </w:r>
      <w:r>
        <w:t xml:space="preserve"> menunjukkan tabel </w:t>
      </w:r>
      <w:r w:rsidR="00A32452">
        <w:t>buku</w:t>
      </w:r>
      <w:r>
        <w:t xml:space="preserve"> yang telah dibuat di dalam basis data.</w:t>
      </w:r>
    </w:p>
    <w:p w14:paraId="4D04A1A7" w14:textId="77777777" w:rsidR="00CC59F3" w:rsidRDefault="00CC59F3" w:rsidP="00CC59F3">
      <w:pPr>
        <w:pStyle w:val="IEEEParagraph"/>
        <w:ind w:firstLine="0"/>
      </w:pPr>
    </w:p>
    <w:p w14:paraId="45BA74F6" w14:textId="765886E9" w:rsidR="00CC59F3" w:rsidRDefault="00A32452" w:rsidP="00CC59F3">
      <w:pPr>
        <w:pStyle w:val="IEEEParagraph"/>
        <w:ind w:firstLine="0"/>
        <w:jc w:val="center"/>
      </w:pPr>
      <w:r>
        <w:rPr>
          <w:noProof/>
        </w:rPr>
        <w:drawing>
          <wp:inline distT="0" distB="0" distL="0" distR="0" wp14:anchorId="3D3C9613" wp14:editId="2291AECC">
            <wp:extent cx="2984500" cy="1472565"/>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84500" cy="1472565"/>
                    </a:xfrm>
                    <a:prstGeom prst="rect">
                      <a:avLst/>
                    </a:prstGeom>
                  </pic:spPr>
                </pic:pic>
              </a:graphicData>
            </a:graphic>
          </wp:inline>
        </w:drawing>
      </w:r>
    </w:p>
    <w:p w14:paraId="1D25CD6C" w14:textId="06332E05"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2</w:t>
      </w:r>
      <w:r>
        <w:rPr>
          <w:sz w:val="16"/>
          <w:szCs w:val="20"/>
        </w:rPr>
        <w:t xml:space="preserve">. </w:t>
      </w:r>
      <w:r>
        <w:rPr>
          <w:i/>
          <w:iCs/>
          <w:sz w:val="16"/>
          <w:szCs w:val="20"/>
        </w:rPr>
        <w:t xml:space="preserve">SQL Create Table </w:t>
      </w:r>
      <w:r w:rsidR="00A32452">
        <w:rPr>
          <w:sz w:val="16"/>
          <w:szCs w:val="20"/>
        </w:rPr>
        <w:t>peminjaman</w:t>
      </w:r>
    </w:p>
    <w:p w14:paraId="4E4669B9" w14:textId="78201210" w:rsidR="00CC59F3" w:rsidRDefault="00CC59F3" w:rsidP="00CC59F3">
      <w:pPr>
        <w:pStyle w:val="IEEEParagraph"/>
      </w:pPr>
      <w:r>
        <w:t xml:space="preserve">Gambar </w:t>
      </w:r>
      <w:r w:rsidR="00A32452">
        <w:t>12</w:t>
      </w:r>
      <w:r>
        <w:t xml:space="preserve"> menunjukkan </w:t>
      </w:r>
      <w:r w:rsidRPr="007F25FA">
        <w:rPr>
          <w:i/>
          <w:iCs/>
        </w:rPr>
        <w:t>SQL</w:t>
      </w:r>
      <w:r>
        <w:t xml:space="preserve"> untuk membuat tabel </w:t>
      </w:r>
      <w:r w:rsidR="00A32452">
        <w:t>peminjaman</w:t>
      </w:r>
      <w:r>
        <w:t xml:space="preserve"> dalam basis data. Hasil dari </w:t>
      </w:r>
      <w:r w:rsidRPr="007F25FA">
        <w:rPr>
          <w:i/>
          <w:iCs/>
        </w:rPr>
        <w:t>SQL</w:t>
      </w:r>
      <w:r>
        <w:t xml:space="preserve"> </w:t>
      </w:r>
      <w:r>
        <w:rPr>
          <w:i/>
          <w:iCs/>
        </w:rPr>
        <w:t xml:space="preserve">create table </w:t>
      </w:r>
      <w:r w:rsidR="00A32452">
        <w:t>peminjaman</w:t>
      </w:r>
      <w:r>
        <w:t xml:space="preserve"> di atas dapat dilihat pada gambar di bawah ini.</w:t>
      </w:r>
    </w:p>
    <w:p w14:paraId="7E52AE9A" w14:textId="77777777" w:rsidR="00CC59F3" w:rsidRDefault="00CC59F3" w:rsidP="00CC59F3">
      <w:pPr>
        <w:pStyle w:val="IEEEParagraph"/>
        <w:ind w:firstLine="0"/>
      </w:pPr>
    </w:p>
    <w:p w14:paraId="45014654" w14:textId="36C682C9" w:rsidR="00CC59F3" w:rsidRDefault="00A32452" w:rsidP="00CC59F3">
      <w:pPr>
        <w:pStyle w:val="IEEEParagraph"/>
        <w:ind w:firstLine="0"/>
        <w:jc w:val="center"/>
      </w:pPr>
      <w:r>
        <w:rPr>
          <w:noProof/>
        </w:rPr>
        <w:drawing>
          <wp:inline distT="0" distB="0" distL="0" distR="0" wp14:anchorId="78943B3F" wp14:editId="05A709AD">
            <wp:extent cx="2984500" cy="114935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84500" cy="1149350"/>
                    </a:xfrm>
                    <a:prstGeom prst="rect">
                      <a:avLst/>
                    </a:prstGeom>
                  </pic:spPr>
                </pic:pic>
              </a:graphicData>
            </a:graphic>
          </wp:inline>
        </w:drawing>
      </w:r>
    </w:p>
    <w:p w14:paraId="5CF3CC12" w14:textId="40D21A7E"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3</w:t>
      </w:r>
      <w:r>
        <w:rPr>
          <w:sz w:val="16"/>
          <w:szCs w:val="20"/>
        </w:rPr>
        <w:t xml:space="preserve">. Tabel </w:t>
      </w:r>
      <w:r w:rsidR="00A32452">
        <w:rPr>
          <w:sz w:val="16"/>
          <w:szCs w:val="20"/>
        </w:rPr>
        <w:t>peminjaman</w:t>
      </w:r>
    </w:p>
    <w:p w14:paraId="1DCD8972" w14:textId="08F74C18" w:rsidR="00CC59F3" w:rsidRDefault="00CC59F3" w:rsidP="00CC59F3">
      <w:pPr>
        <w:pStyle w:val="IEEEParagraph"/>
      </w:pPr>
      <w:r>
        <w:t xml:space="preserve">Gambar </w:t>
      </w:r>
      <w:r w:rsidR="00A32452">
        <w:t>13</w:t>
      </w:r>
      <w:r>
        <w:t xml:space="preserve"> menunjukkan tabel </w:t>
      </w:r>
      <w:r w:rsidR="00A32452">
        <w:t>peminjaman</w:t>
      </w:r>
      <w:r>
        <w:t xml:space="preserve"> yang telah dibuat di dalam basis data.</w:t>
      </w:r>
    </w:p>
    <w:p w14:paraId="711EAEA1" w14:textId="77777777" w:rsidR="00CC59F3" w:rsidRDefault="00CC59F3" w:rsidP="00CC59F3">
      <w:pPr>
        <w:pStyle w:val="IEEEParagraph"/>
        <w:ind w:firstLine="0"/>
      </w:pPr>
    </w:p>
    <w:p w14:paraId="411E5CFC" w14:textId="43E15B84" w:rsidR="00CC59F3" w:rsidRDefault="00A32452" w:rsidP="00CC59F3">
      <w:pPr>
        <w:pStyle w:val="IEEEParagraph"/>
        <w:ind w:firstLine="0"/>
        <w:jc w:val="center"/>
      </w:pPr>
      <w:r>
        <w:rPr>
          <w:noProof/>
        </w:rPr>
        <w:lastRenderedPageBreak/>
        <w:drawing>
          <wp:inline distT="0" distB="0" distL="0" distR="0" wp14:anchorId="3780A6AD" wp14:editId="3405AF7D">
            <wp:extent cx="2984500" cy="1495425"/>
            <wp:effectExtent l="0" t="0" r="635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84500" cy="1495425"/>
                    </a:xfrm>
                    <a:prstGeom prst="rect">
                      <a:avLst/>
                    </a:prstGeom>
                  </pic:spPr>
                </pic:pic>
              </a:graphicData>
            </a:graphic>
          </wp:inline>
        </w:drawing>
      </w:r>
    </w:p>
    <w:p w14:paraId="44E20B2F" w14:textId="6587FFA3"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4</w:t>
      </w:r>
      <w:r>
        <w:rPr>
          <w:sz w:val="16"/>
          <w:szCs w:val="20"/>
        </w:rPr>
        <w:t xml:space="preserve">. </w:t>
      </w:r>
      <w:r>
        <w:rPr>
          <w:i/>
          <w:iCs/>
          <w:sz w:val="16"/>
          <w:szCs w:val="20"/>
        </w:rPr>
        <w:t xml:space="preserve">SQL Create Table </w:t>
      </w:r>
      <w:r w:rsidR="00A32452">
        <w:rPr>
          <w:sz w:val="16"/>
          <w:szCs w:val="20"/>
        </w:rPr>
        <w:t>pengembalian</w:t>
      </w:r>
    </w:p>
    <w:p w14:paraId="2ED3E989" w14:textId="595B02DE" w:rsidR="00CC59F3" w:rsidRDefault="00CC59F3" w:rsidP="00CC59F3">
      <w:pPr>
        <w:pStyle w:val="IEEEParagraph"/>
      </w:pPr>
      <w:r>
        <w:t xml:space="preserve">Gambar </w:t>
      </w:r>
      <w:r w:rsidR="00A32452">
        <w:t>14</w:t>
      </w:r>
      <w:r>
        <w:t xml:space="preserve"> menunjukkan </w:t>
      </w:r>
      <w:r w:rsidRPr="007F25FA">
        <w:rPr>
          <w:i/>
          <w:iCs/>
        </w:rPr>
        <w:t>SQL</w:t>
      </w:r>
      <w:r>
        <w:t xml:space="preserve"> untuk membuat tabel </w:t>
      </w:r>
      <w:r w:rsidR="00A32452">
        <w:t>pengembalian</w:t>
      </w:r>
      <w:r>
        <w:t xml:space="preserve"> dalam basis data. Hasil dari </w:t>
      </w:r>
      <w:r w:rsidRPr="007F25FA">
        <w:rPr>
          <w:i/>
          <w:iCs/>
        </w:rPr>
        <w:t>SQL</w:t>
      </w:r>
      <w:r>
        <w:t xml:space="preserve"> </w:t>
      </w:r>
      <w:r>
        <w:rPr>
          <w:i/>
          <w:iCs/>
        </w:rPr>
        <w:t xml:space="preserve">create table </w:t>
      </w:r>
      <w:r w:rsidR="00A32452">
        <w:t>pengembalian</w:t>
      </w:r>
      <w:r>
        <w:t xml:space="preserve"> di atas dapat dilihat pada gambar di bawah ini.</w:t>
      </w:r>
    </w:p>
    <w:p w14:paraId="12B2EFFC" w14:textId="77777777" w:rsidR="00CC59F3" w:rsidRDefault="00CC59F3" w:rsidP="00CC59F3">
      <w:pPr>
        <w:pStyle w:val="IEEEParagraph"/>
        <w:ind w:firstLine="0"/>
      </w:pPr>
    </w:p>
    <w:p w14:paraId="75AD4766" w14:textId="1D83288D" w:rsidR="00CC59F3" w:rsidRDefault="00A32452" w:rsidP="00CC59F3">
      <w:pPr>
        <w:pStyle w:val="IEEEParagraph"/>
        <w:ind w:firstLine="0"/>
        <w:jc w:val="center"/>
      </w:pPr>
      <w:r>
        <w:rPr>
          <w:noProof/>
        </w:rPr>
        <w:drawing>
          <wp:inline distT="0" distB="0" distL="0" distR="0" wp14:anchorId="4BB76085" wp14:editId="37A49EF6">
            <wp:extent cx="2984500" cy="1115695"/>
            <wp:effectExtent l="0" t="0" r="635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84500" cy="1115695"/>
                    </a:xfrm>
                    <a:prstGeom prst="rect">
                      <a:avLst/>
                    </a:prstGeom>
                  </pic:spPr>
                </pic:pic>
              </a:graphicData>
            </a:graphic>
          </wp:inline>
        </w:drawing>
      </w:r>
    </w:p>
    <w:p w14:paraId="1398FE62" w14:textId="6ABBDDEB"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5</w:t>
      </w:r>
      <w:r>
        <w:rPr>
          <w:sz w:val="16"/>
          <w:szCs w:val="20"/>
        </w:rPr>
        <w:t xml:space="preserve">. Tabel </w:t>
      </w:r>
      <w:r w:rsidR="00A32452">
        <w:rPr>
          <w:sz w:val="16"/>
          <w:szCs w:val="20"/>
        </w:rPr>
        <w:t>pengembalian</w:t>
      </w:r>
    </w:p>
    <w:p w14:paraId="7FD958E6" w14:textId="082C495C" w:rsidR="00CC59F3" w:rsidRDefault="00CC59F3" w:rsidP="00CC59F3">
      <w:pPr>
        <w:pStyle w:val="IEEEParagraph"/>
      </w:pPr>
      <w:r>
        <w:t xml:space="preserve">Gambar </w:t>
      </w:r>
      <w:r w:rsidR="00A32452">
        <w:t>15</w:t>
      </w:r>
      <w:r>
        <w:t xml:space="preserve"> menunjukkan tabel </w:t>
      </w:r>
      <w:r w:rsidR="00A32452">
        <w:t>pengembalian</w:t>
      </w:r>
      <w:r>
        <w:t xml:space="preserve"> yang telah dibuat di dalam basis data.</w:t>
      </w:r>
    </w:p>
    <w:p w14:paraId="5034662A" w14:textId="77777777" w:rsidR="00CC59F3" w:rsidRDefault="00CC59F3" w:rsidP="00CC59F3">
      <w:pPr>
        <w:pStyle w:val="IEEEParagraph"/>
        <w:ind w:firstLine="0"/>
      </w:pPr>
    </w:p>
    <w:p w14:paraId="054047C8" w14:textId="78ECB08E" w:rsidR="00CC59F3" w:rsidRDefault="00A32452" w:rsidP="00CC59F3">
      <w:pPr>
        <w:pStyle w:val="IEEEParagraph"/>
        <w:ind w:firstLine="0"/>
        <w:jc w:val="center"/>
      </w:pPr>
      <w:r>
        <w:rPr>
          <w:noProof/>
        </w:rPr>
        <w:drawing>
          <wp:inline distT="0" distB="0" distL="0" distR="0" wp14:anchorId="2B3E4175" wp14:editId="3B0AD8DE">
            <wp:extent cx="2984500" cy="1113155"/>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84500" cy="1113155"/>
                    </a:xfrm>
                    <a:prstGeom prst="rect">
                      <a:avLst/>
                    </a:prstGeom>
                  </pic:spPr>
                </pic:pic>
              </a:graphicData>
            </a:graphic>
          </wp:inline>
        </w:drawing>
      </w:r>
    </w:p>
    <w:p w14:paraId="0E0E7410" w14:textId="713B2EB5"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6</w:t>
      </w:r>
      <w:r>
        <w:rPr>
          <w:sz w:val="16"/>
          <w:szCs w:val="20"/>
        </w:rPr>
        <w:t xml:space="preserve">. </w:t>
      </w:r>
      <w:r>
        <w:rPr>
          <w:i/>
          <w:iCs/>
          <w:sz w:val="16"/>
          <w:szCs w:val="20"/>
        </w:rPr>
        <w:t xml:space="preserve">SQL Create Table </w:t>
      </w:r>
      <w:r w:rsidR="00A32452">
        <w:rPr>
          <w:sz w:val="16"/>
          <w:szCs w:val="20"/>
        </w:rPr>
        <w:t>petugas</w:t>
      </w:r>
    </w:p>
    <w:p w14:paraId="5B874A53" w14:textId="0DDF7780" w:rsidR="00CC59F3" w:rsidRDefault="00CC59F3" w:rsidP="00CC59F3">
      <w:pPr>
        <w:pStyle w:val="IEEEParagraph"/>
      </w:pPr>
      <w:r>
        <w:t xml:space="preserve">Gambar </w:t>
      </w:r>
      <w:r w:rsidR="00A32452">
        <w:t>16</w:t>
      </w:r>
      <w:r>
        <w:t xml:space="preserve"> menunjukkan </w:t>
      </w:r>
      <w:r w:rsidRPr="007F25FA">
        <w:rPr>
          <w:i/>
          <w:iCs/>
        </w:rPr>
        <w:t>SQL</w:t>
      </w:r>
      <w:r>
        <w:t xml:space="preserve"> untuk membuat tabel </w:t>
      </w:r>
      <w:r w:rsidR="00A32452">
        <w:t>petugas</w:t>
      </w:r>
      <w:r>
        <w:t xml:space="preserve"> dalam basis data. Hasil dari </w:t>
      </w:r>
      <w:r w:rsidRPr="007F25FA">
        <w:rPr>
          <w:i/>
          <w:iCs/>
        </w:rPr>
        <w:t>SQL</w:t>
      </w:r>
      <w:r>
        <w:t xml:space="preserve"> </w:t>
      </w:r>
      <w:r>
        <w:rPr>
          <w:i/>
          <w:iCs/>
        </w:rPr>
        <w:t xml:space="preserve">create table </w:t>
      </w:r>
      <w:r w:rsidR="00A32452">
        <w:t>petugas</w:t>
      </w:r>
      <w:r>
        <w:t xml:space="preserve"> di atas dapat dilihat pada gambar di bawah ini.</w:t>
      </w:r>
    </w:p>
    <w:p w14:paraId="703B3B0D" w14:textId="77777777" w:rsidR="00CC59F3" w:rsidRDefault="00CC59F3" w:rsidP="00CC59F3">
      <w:pPr>
        <w:pStyle w:val="IEEEParagraph"/>
        <w:ind w:firstLine="0"/>
      </w:pPr>
    </w:p>
    <w:p w14:paraId="2B5546F4" w14:textId="4B8B6D1E" w:rsidR="00CC59F3" w:rsidRDefault="00F4654F" w:rsidP="00CC59F3">
      <w:pPr>
        <w:pStyle w:val="IEEEParagraph"/>
        <w:ind w:firstLine="0"/>
        <w:jc w:val="center"/>
      </w:pPr>
      <w:r>
        <w:rPr>
          <w:noProof/>
        </w:rPr>
        <w:drawing>
          <wp:inline distT="0" distB="0" distL="0" distR="0" wp14:anchorId="3EE5EEE4" wp14:editId="1AF836C1">
            <wp:extent cx="2984500" cy="833120"/>
            <wp:effectExtent l="0" t="0" r="635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84500" cy="833120"/>
                    </a:xfrm>
                    <a:prstGeom prst="rect">
                      <a:avLst/>
                    </a:prstGeom>
                  </pic:spPr>
                </pic:pic>
              </a:graphicData>
            </a:graphic>
          </wp:inline>
        </w:drawing>
      </w:r>
    </w:p>
    <w:p w14:paraId="018FC168" w14:textId="53221AA2"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7</w:t>
      </w:r>
      <w:r>
        <w:rPr>
          <w:sz w:val="16"/>
          <w:szCs w:val="20"/>
        </w:rPr>
        <w:t xml:space="preserve">. Tabel </w:t>
      </w:r>
      <w:r w:rsidR="00A32452">
        <w:rPr>
          <w:sz w:val="16"/>
          <w:szCs w:val="20"/>
        </w:rPr>
        <w:t>petugas</w:t>
      </w:r>
    </w:p>
    <w:p w14:paraId="48B52F45" w14:textId="1CE55972" w:rsidR="00B220C6" w:rsidRDefault="00CC59F3" w:rsidP="00A47BFB">
      <w:pPr>
        <w:pStyle w:val="IEEEParagraph"/>
      </w:pPr>
      <w:r>
        <w:t xml:space="preserve">Gambar </w:t>
      </w:r>
      <w:r w:rsidR="00F4654F">
        <w:t>17</w:t>
      </w:r>
      <w:r>
        <w:t xml:space="preserve"> menunjukkan tabel </w:t>
      </w:r>
      <w:r w:rsidR="00F4654F">
        <w:t>petugas</w:t>
      </w:r>
      <w:r>
        <w:t xml:space="preserve"> yang telah dibuat di dalam basis data.</w:t>
      </w:r>
    </w:p>
    <w:p w14:paraId="25A52084" w14:textId="70A4EEE9" w:rsidR="006C5E4F" w:rsidRDefault="006C5E4F" w:rsidP="0073723E">
      <w:pPr>
        <w:pStyle w:val="IEEEHeading2"/>
        <w:numPr>
          <w:ilvl w:val="1"/>
          <w:numId w:val="11"/>
        </w:numPr>
      </w:pPr>
      <w:r>
        <w:t>Perancangan Graphical User Interface</w:t>
      </w:r>
    </w:p>
    <w:p w14:paraId="4BBF2F68" w14:textId="08FF4099" w:rsidR="00B105DC" w:rsidRDefault="008635A5" w:rsidP="00A47BFB">
      <w:pPr>
        <w:pStyle w:val="IEEEParagraph"/>
      </w:pPr>
      <w:r>
        <w:t xml:space="preserve">Perancangan </w:t>
      </w:r>
      <w:r>
        <w:rPr>
          <w:i/>
          <w:iCs/>
        </w:rPr>
        <w:t xml:space="preserve">Graphical User Interface </w:t>
      </w:r>
      <w:r>
        <w:t>(</w:t>
      </w:r>
      <w:r>
        <w:rPr>
          <w:i/>
          <w:iCs/>
        </w:rPr>
        <w:t>GUI</w:t>
      </w:r>
      <w:r>
        <w:t>) dilakukan untuk</w:t>
      </w:r>
      <w:r w:rsidR="00F040E7">
        <w:t xml:space="preserve"> memberikan kemudahan </w:t>
      </w:r>
      <w:r w:rsidR="0080720C">
        <w:t>ke</w:t>
      </w:r>
      <w:r w:rsidR="00F040E7">
        <w:t>pada pengguna</w:t>
      </w:r>
      <w:r w:rsidR="0080720C">
        <w:t xml:space="preserve"> dalam mengoperasikan sistem. Dengan adanya </w:t>
      </w:r>
      <w:r w:rsidR="0080720C" w:rsidRPr="0080720C">
        <w:rPr>
          <w:i/>
          <w:iCs/>
        </w:rPr>
        <w:t>GUI</w:t>
      </w:r>
      <w:r w:rsidR="0080720C">
        <w:t xml:space="preserve">, pengguna dapat dengan mudah untuk menjalankan setiap fungsi yang </w:t>
      </w:r>
      <w:r w:rsidR="0080720C">
        <w:t>ada pada sistem.</w:t>
      </w:r>
      <w:r w:rsidR="000F35B4">
        <w:t xml:space="preserve"> Untuk mencapai hal tersebut, desain </w:t>
      </w:r>
      <w:r w:rsidR="000F35B4" w:rsidRPr="000F35B4">
        <w:rPr>
          <w:i/>
          <w:iCs/>
        </w:rPr>
        <w:t>GUI</w:t>
      </w:r>
      <w:r w:rsidR="000F35B4">
        <w:t xml:space="preserve"> harus menyediakan komponen seperti tombol</w:t>
      </w:r>
      <w:r w:rsidR="00FB63B2">
        <w:t xml:space="preserve"> dan kolom masukan.</w:t>
      </w:r>
    </w:p>
    <w:p w14:paraId="435DECBF" w14:textId="3EBA4AED" w:rsidR="00AD5EAE" w:rsidRPr="00F83592" w:rsidRDefault="00AD5EAE" w:rsidP="00A47BFB">
      <w:pPr>
        <w:pStyle w:val="IEEEParagraph"/>
      </w:pPr>
      <w:r>
        <w:t xml:space="preserve">Desain </w:t>
      </w:r>
      <w:r w:rsidRPr="00AD5EAE">
        <w:rPr>
          <w:i/>
          <w:iCs/>
        </w:rPr>
        <w:t>GUI</w:t>
      </w:r>
      <w:r>
        <w:t xml:space="preserve"> yang dibuat memiliki </w:t>
      </w:r>
      <w:r w:rsidRPr="00AD5EAE">
        <w:rPr>
          <w:i/>
          <w:iCs/>
        </w:rPr>
        <w:t>sidebar</w:t>
      </w:r>
      <w:r>
        <w:t xml:space="preserve"> pada sisi kiri yang berfungsi sebagai navigasi menu. </w:t>
      </w:r>
      <w:r>
        <w:rPr>
          <w:i/>
          <w:iCs/>
        </w:rPr>
        <w:t xml:space="preserve">Sidebar </w:t>
      </w:r>
      <w:r>
        <w:t>memuat logo dan nama sistem di bagian paling atas</w:t>
      </w:r>
      <w:r w:rsidR="00F83592">
        <w:t xml:space="preserve">, kemudian memuat daftar menu di bawahnya, dan yang terakhir, yaitu tombol </w:t>
      </w:r>
      <w:r w:rsidR="00F83592">
        <w:rPr>
          <w:i/>
          <w:iCs/>
        </w:rPr>
        <w:t xml:space="preserve">logout </w:t>
      </w:r>
      <w:r w:rsidR="00F83592">
        <w:t>untuk keluar dari sistem. Pada sisi kanan atas memuat beberapa komponen yang meliputi tombol pengganti tema, nama petugas, dan foto profil petugas. Sisanya merupakan bagian konten dari masing-masing menu pada sistem</w:t>
      </w:r>
    </w:p>
    <w:p w14:paraId="786A2345" w14:textId="75CF9589" w:rsidR="000B201E" w:rsidRDefault="008635A5" w:rsidP="000B201E">
      <w:pPr>
        <w:pStyle w:val="IEEEParagraph"/>
      </w:pPr>
      <w:r>
        <w:t xml:space="preserve">Desain </w:t>
      </w:r>
      <w:r>
        <w:rPr>
          <w:i/>
          <w:iCs/>
        </w:rPr>
        <w:t xml:space="preserve">GUI </w:t>
      </w:r>
      <w:r>
        <w:t xml:space="preserve">dirancang dengan menggunakan </w:t>
      </w:r>
      <w:r>
        <w:rPr>
          <w:i/>
          <w:iCs/>
        </w:rPr>
        <w:t xml:space="preserve">tool </w:t>
      </w:r>
      <w:r>
        <w:t>bernama Mockflow yang dapat diakses secara daring.</w:t>
      </w:r>
      <w:r w:rsidR="00AD5EAE">
        <w:t xml:space="preserve"> </w:t>
      </w:r>
      <w:r w:rsidR="00B105DC">
        <w:t xml:space="preserve">Hasil desain </w:t>
      </w:r>
      <w:r w:rsidR="00B105DC" w:rsidRPr="00B105DC">
        <w:rPr>
          <w:i/>
          <w:iCs/>
        </w:rPr>
        <w:t>GUI</w:t>
      </w:r>
      <w:r w:rsidR="00B105DC">
        <w:rPr>
          <w:i/>
          <w:iCs/>
        </w:rPr>
        <w:t xml:space="preserve"> </w:t>
      </w:r>
      <w:r w:rsidR="00B105DC">
        <w:t>pada Sipinjam dapat dilihat pada gambar di bawah ini.</w:t>
      </w:r>
    </w:p>
    <w:p w14:paraId="1AD8111E" w14:textId="77777777" w:rsidR="000B201E" w:rsidRDefault="000B201E" w:rsidP="000B201E">
      <w:pPr>
        <w:pStyle w:val="IEEEParagraph"/>
        <w:ind w:firstLine="0"/>
      </w:pPr>
    </w:p>
    <w:p w14:paraId="6E1579E5" w14:textId="32745311" w:rsidR="000B201E" w:rsidRDefault="00CD46B7" w:rsidP="000B201E">
      <w:pPr>
        <w:pStyle w:val="IEEEParagraph"/>
        <w:ind w:firstLine="0"/>
        <w:jc w:val="center"/>
      </w:pPr>
      <w:r>
        <w:rPr>
          <w:noProof/>
        </w:rPr>
        <w:drawing>
          <wp:inline distT="0" distB="0" distL="0" distR="0" wp14:anchorId="33A3738A" wp14:editId="7E289456">
            <wp:extent cx="2949095" cy="1910001"/>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29" cstate="print">
                      <a:extLst>
                        <a:ext uri="{28A0092B-C50C-407E-A947-70E740481C1C}">
                          <a14:useLocalDpi xmlns:a14="http://schemas.microsoft.com/office/drawing/2010/main" val="0"/>
                        </a:ext>
                      </a:extLst>
                    </a:blip>
                    <a:srcRect l="2766" t="1049" r="6383" b="17827"/>
                    <a:stretch/>
                  </pic:blipFill>
                  <pic:spPr bwMode="auto">
                    <a:xfrm>
                      <a:off x="0" y="0"/>
                      <a:ext cx="2980472" cy="1930322"/>
                    </a:xfrm>
                    <a:prstGeom prst="rect">
                      <a:avLst/>
                    </a:prstGeom>
                    <a:ln>
                      <a:noFill/>
                    </a:ln>
                    <a:extLst>
                      <a:ext uri="{53640926-AAD7-44D8-BBD7-CCE9431645EC}">
                        <a14:shadowObscured xmlns:a14="http://schemas.microsoft.com/office/drawing/2010/main"/>
                      </a:ext>
                    </a:extLst>
                  </pic:spPr>
                </pic:pic>
              </a:graphicData>
            </a:graphic>
          </wp:inline>
        </w:drawing>
      </w:r>
    </w:p>
    <w:p w14:paraId="48F249C4" w14:textId="345418C5" w:rsidR="000B201E" w:rsidRPr="00C14675" w:rsidRDefault="000B201E" w:rsidP="000B201E">
      <w:pPr>
        <w:pStyle w:val="IEEEParagraph"/>
        <w:spacing w:before="120" w:after="240"/>
        <w:ind w:firstLine="0"/>
        <w:rPr>
          <w:sz w:val="16"/>
          <w:szCs w:val="20"/>
        </w:rPr>
      </w:pPr>
      <w:r>
        <w:rPr>
          <w:sz w:val="16"/>
          <w:szCs w:val="20"/>
        </w:rPr>
        <w:t>Gambar 1</w:t>
      </w:r>
      <w:r w:rsidR="0044113A">
        <w:rPr>
          <w:sz w:val="16"/>
          <w:szCs w:val="20"/>
        </w:rPr>
        <w:t>8</w:t>
      </w:r>
      <w:r>
        <w:rPr>
          <w:sz w:val="16"/>
          <w:szCs w:val="20"/>
        </w:rPr>
        <w:t xml:space="preserve">. </w:t>
      </w:r>
      <w:r w:rsidR="00C14675">
        <w:rPr>
          <w:sz w:val="16"/>
          <w:szCs w:val="20"/>
        </w:rPr>
        <w:t xml:space="preserve">Desain </w:t>
      </w:r>
      <w:r w:rsidR="00C14675">
        <w:rPr>
          <w:i/>
          <w:iCs/>
          <w:sz w:val="16"/>
          <w:szCs w:val="20"/>
        </w:rPr>
        <w:t xml:space="preserve">GUI </w:t>
      </w:r>
      <w:r w:rsidR="00C14675">
        <w:rPr>
          <w:sz w:val="16"/>
          <w:szCs w:val="20"/>
        </w:rPr>
        <w:t>dashboard</w:t>
      </w:r>
    </w:p>
    <w:p w14:paraId="0B701073" w14:textId="77777777" w:rsidR="003773A6" w:rsidRDefault="000B201E" w:rsidP="003773A6">
      <w:pPr>
        <w:pStyle w:val="IEEEParagraph"/>
      </w:pPr>
      <w:r>
        <w:t>Gambar 1</w:t>
      </w:r>
      <w:r w:rsidR="00AD5EAE">
        <w:t>8</w:t>
      </w:r>
      <w:r>
        <w:t xml:space="preserve"> menunjukkan </w:t>
      </w:r>
      <w:r w:rsidR="00AD5EAE">
        <w:t xml:space="preserve">Desain </w:t>
      </w:r>
      <w:r w:rsidR="00AD5EAE" w:rsidRPr="00AD5EAE">
        <w:rPr>
          <w:i/>
          <w:iCs/>
        </w:rPr>
        <w:t>GUI</w:t>
      </w:r>
      <w:r w:rsidR="00AD5EAE">
        <w:t xml:space="preserve"> dashboard</w:t>
      </w:r>
      <w:r>
        <w:t>.</w:t>
      </w:r>
      <w:r w:rsidR="004123BF">
        <w:t xml:space="preserve"> Pada dashboard, terdapat tiga buah kotak yang berfungsi untuk menampilkan jumlah data. Kotak pertama akan menampilkan jumlah data peminjaman, kotak kedua menampilkan jumlah data buku, dan kotak ketiga menampilkan jumlah data anggota pada perpustakaan.</w:t>
      </w:r>
    </w:p>
    <w:p w14:paraId="6533B835" w14:textId="77777777" w:rsidR="003773A6" w:rsidRDefault="003773A6" w:rsidP="003773A6">
      <w:pPr>
        <w:pStyle w:val="IEEEParagraph"/>
        <w:ind w:firstLine="0"/>
      </w:pPr>
    </w:p>
    <w:p w14:paraId="0C2EBE72" w14:textId="23D5DD81" w:rsidR="003773A6" w:rsidRDefault="003773A6" w:rsidP="003773A6">
      <w:pPr>
        <w:pStyle w:val="IEEEParagraph"/>
        <w:ind w:firstLine="0"/>
        <w:jc w:val="center"/>
      </w:pPr>
      <w:r>
        <w:rPr>
          <w:noProof/>
        </w:rPr>
        <w:drawing>
          <wp:inline distT="0" distB="0" distL="0" distR="0" wp14:anchorId="5E9F59F4" wp14:editId="2F242811">
            <wp:extent cx="2938793" cy="1992376"/>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30" cstate="print">
                      <a:extLst>
                        <a:ext uri="{28A0092B-C50C-407E-A947-70E740481C1C}">
                          <a14:useLocalDpi xmlns:a14="http://schemas.microsoft.com/office/drawing/2010/main" val="0"/>
                        </a:ext>
                      </a:extLst>
                    </a:blip>
                    <a:srcRect l="3278" r="6096" b="17116"/>
                    <a:stretch/>
                  </pic:blipFill>
                  <pic:spPr bwMode="auto">
                    <a:xfrm>
                      <a:off x="0" y="0"/>
                      <a:ext cx="2954545" cy="2003055"/>
                    </a:xfrm>
                    <a:prstGeom prst="rect">
                      <a:avLst/>
                    </a:prstGeom>
                    <a:ln>
                      <a:noFill/>
                    </a:ln>
                    <a:extLst>
                      <a:ext uri="{53640926-AAD7-44D8-BBD7-CCE9431645EC}">
                        <a14:shadowObscured xmlns:a14="http://schemas.microsoft.com/office/drawing/2010/main"/>
                      </a:ext>
                    </a:extLst>
                  </pic:spPr>
                </pic:pic>
              </a:graphicData>
            </a:graphic>
          </wp:inline>
        </w:drawing>
      </w:r>
    </w:p>
    <w:p w14:paraId="784CD22F" w14:textId="002540EE" w:rsidR="003773A6" w:rsidRPr="00C14675" w:rsidRDefault="003773A6" w:rsidP="003773A6">
      <w:pPr>
        <w:pStyle w:val="IEEEParagraph"/>
        <w:spacing w:before="120" w:after="240"/>
        <w:ind w:firstLine="0"/>
        <w:rPr>
          <w:sz w:val="16"/>
          <w:szCs w:val="20"/>
        </w:rPr>
      </w:pPr>
      <w:r>
        <w:rPr>
          <w:sz w:val="16"/>
          <w:szCs w:val="20"/>
        </w:rPr>
        <w:t xml:space="preserve">Gambar 19. Desain </w:t>
      </w:r>
      <w:r>
        <w:rPr>
          <w:i/>
          <w:iCs/>
          <w:sz w:val="16"/>
          <w:szCs w:val="20"/>
        </w:rPr>
        <w:t xml:space="preserve">GUI </w:t>
      </w:r>
      <w:r>
        <w:rPr>
          <w:sz w:val="16"/>
          <w:szCs w:val="20"/>
        </w:rPr>
        <w:t>menu peminjaman</w:t>
      </w:r>
    </w:p>
    <w:p w14:paraId="276250A4" w14:textId="02C77EC0" w:rsidR="008C23A2" w:rsidRDefault="003773A6" w:rsidP="008C23A2">
      <w:pPr>
        <w:pStyle w:val="IEEEParagraph"/>
      </w:pPr>
      <w:r>
        <w:t xml:space="preserve">Gambar 19 menunjukkan Desain </w:t>
      </w:r>
      <w:r w:rsidRPr="00AD5EAE">
        <w:rPr>
          <w:i/>
          <w:iCs/>
        </w:rPr>
        <w:t>GUI</w:t>
      </w:r>
      <w:r>
        <w:t xml:space="preserve"> menu peminjaman. Pada menu peminjaman, terdapat </w:t>
      </w:r>
      <w:r w:rsidR="00993124">
        <w:t>satu</w:t>
      </w:r>
      <w:r>
        <w:t xml:space="preserve"> buah kotak yang berfungsi untuk sebagai </w:t>
      </w:r>
      <w:r>
        <w:rPr>
          <w:i/>
          <w:iCs/>
        </w:rPr>
        <w:t xml:space="preserve">form </w:t>
      </w:r>
      <w:r w:rsidR="00124ECF">
        <w:t>untuk memasukkan data peminjaman</w:t>
      </w:r>
      <w:r>
        <w:t>.</w:t>
      </w:r>
    </w:p>
    <w:p w14:paraId="0747C470" w14:textId="77777777" w:rsidR="008C23A2" w:rsidRDefault="008C23A2" w:rsidP="008C23A2">
      <w:pPr>
        <w:pStyle w:val="IEEEParagraph"/>
        <w:ind w:firstLine="0"/>
        <w:rPr>
          <w:noProof/>
        </w:rPr>
      </w:pPr>
    </w:p>
    <w:p w14:paraId="34D41E2F" w14:textId="0CED50F7" w:rsidR="008C23A2" w:rsidRDefault="008C23A2" w:rsidP="008C23A2">
      <w:pPr>
        <w:pStyle w:val="IEEEParagraph"/>
        <w:ind w:firstLine="0"/>
        <w:jc w:val="center"/>
      </w:pPr>
      <w:r>
        <w:rPr>
          <w:noProof/>
        </w:rPr>
        <w:lastRenderedPageBreak/>
        <w:drawing>
          <wp:inline distT="0" distB="0" distL="0" distR="0" wp14:anchorId="21BD2428" wp14:editId="274F41D4">
            <wp:extent cx="2968133" cy="1916856"/>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31" cstate="print">
                      <a:extLst>
                        <a:ext uri="{28A0092B-C50C-407E-A947-70E740481C1C}">
                          <a14:useLocalDpi xmlns:a14="http://schemas.microsoft.com/office/drawing/2010/main" val="0"/>
                        </a:ext>
                      </a:extLst>
                    </a:blip>
                    <a:srcRect l="2294" r="4317" b="13154"/>
                    <a:stretch/>
                  </pic:blipFill>
                  <pic:spPr bwMode="auto">
                    <a:xfrm>
                      <a:off x="0" y="0"/>
                      <a:ext cx="2977993" cy="1923223"/>
                    </a:xfrm>
                    <a:prstGeom prst="rect">
                      <a:avLst/>
                    </a:prstGeom>
                    <a:ln>
                      <a:noFill/>
                    </a:ln>
                    <a:extLst>
                      <a:ext uri="{53640926-AAD7-44D8-BBD7-CCE9431645EC}">
                        <a14:shadowObscured xmlns:a14="http://schemas.microsoft.com/office/drawing/2010/main"/>
                      </a:ext>
                    </a:extLst>
                  </pic:spPr>
                </pic:pic>
              </a:graphicData>
            </a:graphic>
          </wp:inline>
        </w:drawing>
      </w:r>
    </w:p>
    <w:p w14:paraId="4896CF69" w14:textId="4CF11C37" w:rsidR="008C23A2" w:rsidRPr="00C14675" w:rsidRDefault="008C23A2" w:rsidP="008C23A2">
      <w:pPr>
        <w:pStyle w:val="IEEEParagraph"/>
        <w:spacing w:before="120" w:after="240"/>
        <w:ind w:firstLine="0"/>
        <w:rPr>
          <w:sz w:val="16"/>
          <w:szCs w:val="20"/>
        </w:rPr>
      </w:pPr>
      <w:r>
        <w:rPr>
          <w:sz w:val="16"/>
          <w:szCs w:val="20"/>
        </w:rPr>
        <w:t xml:space="preserve">Gambar 20. Desain </w:t>
      </w:r>
      <w:r>
        <w:rPr>
          <w:i/>
          <w:iCs/>
          <w:sz w:val="16"/>
          <w:szCs w:val="20"/>
        </w:rPr>
        <w:t xml:space="preserve">GUI </w:t>
      </w:r>
      <w:r>
        <w:rPr>
          <w:sz w:val="16"/>
          <w:szCs w:val="20"/>
        </w:rPr>
        <w:t>menu pengembalian</w:t>
      </w:r>
    </w:p>
    <w:p w14:paraId="15D3585B" w14:textId="77777777" w:rsidR="00DD35CB" w:rsidRDefault="008C23A2" w:rsidP="00DD35CB">
      <w:pPr>
        <w:pStyle w:val="IEEEParagraph"/>
      </w:pPr>
      <w:r>
        <w:t xml:space="preserve">Gambar 20 menunjukkan Desain </w:t>
      </w:r>
      <w:r w:rsidRPr="00AD5EAE">
        <w:rPr>
          <w:i/>
          <w:iCs/>
        </w:rPr>
        <w:t>GUI</w:t>
      </w:r>
      <w:r>
        <w:t xml:space="preserve"> </w:t>
      </w:r>
      <w:r w:rsidR="00993124">
        <w:t>menu pengembalian</w:t>
      </w:r>
      <w:r>
        <w:t xml:space="preserve">. Pada </w:t>
      </w:r>
      <w:r w:rsidR="00993124">
        <w:t>menu pengembalian</w:t>
      </w:r>
      <w:r>
        <w:t xml:space="preserve">, terdapat </w:t>
      </w:r>
      <w:r w:rsidR="00993124">
        <w:t xml:space="preserve">satu buah kotak yang berfungsi sebagai </w:t>
      </w:r>
      <w:r w:rsidR="00993124">
        <w:rPr>
          <w:i/>
          <w:iCs/>
        </w:rPr>
        <w:t xml:space="preserve">form </w:t>
      </w:r>
      <w:r w:rsidR="00993124">
        <w:t>untuk memasukkan data pengembalian buku pada perpustakaan</w:t>
      </w:r>
      <w:r>
        <w:t>.</w:t>
      </w:r>
    </w:p>
    <w:p w14:paraId="67F15CC5" w14:textId="77777777" w:rsidR="00DD35CB" w:rsidRDefault="00DD35CB" w:rsidP="00DD35CB">
      <w:pPr>
        <w:pStyle w:val="IEEEParagraph"/>
        <w:ind w:firstLine="0"/>
        <w:rPr>
          <w:noProof/>
        </w:rPr>
      </w:pPr>
    </w:p>
    <w:p w14:paraId="3180D6DF" w14:textId="52370844" w:rsidR="00DD35CB" w:rsidRDefault="00DD35CB" w:rsidP="00DD35CB">
      <w:pPr>
        <w:pStyle w:val="IEEEParagraph"/>
        <w:ind w:firstLine="0"/>
        <w:jc w:val="center"/>
      </w:pPr>
      <w:r>
        <w:rPr>
          <w:noProof/>
        </w:rPr>
        <w:drawing>
          <wp:inline distT="0" distB="0" distL="0" distR="0" wp14:anchorId="2444EF79" wp14:editId="6BE57E8D">
            <wp:extent cx="2860557" cy="184916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32" cstate="print">
                      <a:extLst>
                        <a:ext uri="{28A0092B-C50C-407E-A947-70E740481C1C}">
                          <a14:useLocalDpi xmlns:a14="http://schemas.microsoft.com/office/drawing/2010/main" val="0"/>
                        </a:ext>
                      </a:extLst>
                    </a:blip>
                    <a:srcRect l="1966" r="4479" b="12918"/>
                    <a:stretch/>
                  </pic:blipFill>
                  <pic:spPr bwMode="auto">
                    <a:xfrm>
                      <a:off x="0" y="0"/>
                      <a:ext cx="2863810" cy="1851264"/>
                    </a:xfrm>
                    <a:prstGeom prst="rect">
                      <a:avLst/>
                    </a:prstGeom>
                    <a:ln>
                      <a:noFill/>
                    </a:ln>
                    <a:extLst>
                      <a:ext uri="{53640926-AAD7-44D8-BBD7-CCE9431645EC}">
                        <a14:shadowObscured xmlns:a14="http://schemas.microsoft.com/office/drawing/2010/main"/>
                      </a:ext>
                    </a:extLst>
                  </pic:spPr>
                </pic:pic>
              </a:graphicData>
            </a:graphic>
          </wp:inline>
        </w:drawing>
      </w:r>
    </w:p>
    <w:p w14:paraId="36BFF2AB" w14:textId="6E652B20" w:rsidR="00DD35CB" w:rsidRPr="00C14675" w:rsidRDefault="00DD35CB" w:rsidP="00DD35CB">
      <w:pPr>
        <w:pStyle w:val="IEEEParagraph"/>
        <w:spacing w:before="120" w:after="240"/>
        <w:ind w:firstLine="0"/>
        <w:rPr>
          <w:sz w:val="16"/>
          <w:szCs w:val="20"/>
        </w:rPr>
      </w:pPr>
      <w:r>
        <w:rPr>
          <w:sz w:val="16"/>
          <w:szCs w:val="20"/>
        </w:rPr>
        <w:t xml:space="preserve">Gambar 21. Desain </w:t>
      </w:r>
      <w:r>
        <w:rPr>
          <w:i/>
          <w:iCs/>
          <w:sz w:val="16"/>
          <w:szCs w:val="20"/>
        </w:rPr>
        <w:t xml:space="preserve">GUI </w:t>
      </w:r>
      <w:r>
        <w:rPr>
          <w:sz w:val="16"/>
          <w:szCs w:val="20"/>
        </w:rPr>
        <w:t>menu buku</w:t>
      </w:r>
    </w:p>
    <w:p w14:paraId="402E95E7" w14:textId="12F82B78" w:rsidR="00E50763" w:rsidRDefault="00DD35CB" w:rsidP="00E50763">
      <w:pPr>
        <w:pStyle w:val="IEEEParagraph"/>
      </w:pPr>
      <w:r>
        <w:t>Gambar 2</w:t>
      </w:r>
      <w:r w:rsidR="00E50763">
        <w:t>1</w:t>
      </w:r>
      <w:r>
        <w:t xml:space="preserve"> menunjukkan Desain </w:t>
      </w:r>
      <w:r w:rsidRPr="00AD5EAE">
        <w:rPr>
          <w:i/>
          <w:iCs/>
        </w:rPr>
        <w:t>GUI</w:t>
      </w:r>
      <w:r>
        <w:t xml:space="preserve"> menu buku yang berfungsi untuk mengolah data buku. Pada menu buku, terdapat dua buah kotak. Kotak yang pertama berfungsi sebagai </w:t>
      </w:r>
      <w:r>
        <w:rPr>
          <w:i/>
          <w:iCs/>
        </w:rPr>
        <w:t xml:space="preserve">form </w:t>
      </w:r>
      <w:r>
        <w:t>untuk memasukkan data buku pada perpustakaan. Kotak kedua berfungsi sebagai tabel yang menampilkan data buku perpustakaan</w:t>
      </w:r>
      <w:r w:rsidR="00E50763">
        <w:t>.</w:t>
      </w:r>
    </w:p>
    <w:p w14:paraId="56399FCD" w14:textId="77777777" w:rsidR="00E50763" w:rsidRDefault="00E50763" w:rsidP="00E50763">
      <w:pPr>
        <w:pStyle w:val="IEEEParagraph"/>
        <w:ind w:firstLine="0"/>
        <w:rPr>
          <w:noProof/>
        </w:rPr>
      </w:pPr>
    </w:p>
    <w:p w14:paraId="7BB44FFD" w14:textId="151C2A56" w:rsidR="00E50763" w:rsidRDefault="00E50763" w:rsidP="00E50763">
      <w:pPr>
        <w:pStyle w:val="IEEEParagraph"/>
        <w:ind w:firstLine="0"/>
        <w:jc w:val="center"/>
      </w:pPr>
      <w:r>
        <w:rPr>
          <w:noProof/>
        </w:rPr>
        <w:drawing>
          <wp:inline distT="0" distB="0" distL="0" distR="0" wp14:anchorId="7490F03E" wp14:editId="2CD16AB1">
            <wp:extent cx="2912888" cy="2170985"/>
            <wp:effectExtent l="0" t="0" r="190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33" cstate="print">
                      <a:extLst>
                        <a:ext uri="{28A0092B-C50C-407E-A947-70E740481C1C}">
                          <a14:useLocalDpi xmlns:a14="http://schemas.microsoft.com/office/drawing/2010/main" val="0"/>
                        </a:ext>
                      </a:extLst>
                    </a:blip>
                    <a:srcRect l="2622" r="5464" b="11717"/>
                    <a:stretch/>
                  </pic:blipFill>
                  <pic:spPr bwMode="auto">
                    <a:xfrm>
                      <a:off x="0" y="0"/>
                      <a:ext cx="2923901" cy="2179193"/>
                    </a:xfrm>
                    <a:prstGeom prst="rect">
                      <a:avLst/>
                    </a:prstGeom>
                    <a:ln>
                      <a:noFill/>
                    </a:ln>
                    <a:extLst>
                      <a:ext uri="{53640926-AAD7-44D8-BBD7-CCE9431645EC}">
                        <a14:shadowObscured xmlns:a14="http://schemas.microsoft.com/office/drawing/2010/main"/>
                      </a:ext>
                    </a:extLst>
                  </pic:spPr>
                </pic:pic>
              </a:graphicData>
            </a:graphic>
          </wp:inline>
        </w:drawing>
      </w:r>
    </w:p>
    <w:p w14:paraId="4F6D98EA" w14:textId="06E970EE" w:rsidR="00E50763" w:rsidRPr="00C14675" w:rsidRDefault="00E50763" w:rsidP="00E50763">
      <w:pPr>
        <w:pStyle w:val="IEEEParagraph"/>
        <w:spacing w:before="120" w:after="240"/>
        <w:ind w:firstLine="0"/>
        <w:rPr>
          <w:sz w:val="16"/>
          <w:szCs w:val="20"/>
        </w:rPr>
      </w:pPr>
      <w:r>
        <w:rPr>
          <w:sz w:val="16"/>
          <w:szCs w:val="20"/>
        </w:rPr>
        <w:t xml:space="preserve">Gambar 22. Desain </w:t>
      </w:r>
      <w:r>
        <w:rPr>
          <w:i/>
          <w:iCs/>
          <w:sz w:val="16"/>
          <w:szCs w:val="20"/>
        </w:rPr>
        <w:t xml:space="preserve">GUI </w:t>
      </w:r>
      <w:r>
        <w:rPr>
          <w:sz w:val="16"/>
          <w:szCs w:val="20"/>
        </w:rPr>
        <w:t>menu anggota</w:t>
      </w:r>
    </w:p>
    <w:p w14:paraId="0A0A7E15" w14:textId="77777777" w:rsidR="00F36C25" w:rsidRDefault="00E50763" w:rsidP="00F36C25">
      <w:pPr>
        <w:pStyle w:val="IEEEParagraph"/>
      </w:pPr>
      <w:r>
        <w:t xml:space="preserve">Gambar 22 menunjukkan Desain </w:t>
      </w:r>
      <w:r w:rsidRPr="00AD5EAE">
        <w:rPr>
          <w:i/>
          <w:iCs/>
        </w:rPr>
        <w:t>GUI</w:t>
      </w:r>
      <w:r>
        <w:t xml:space="preserve"> menu anggota yang berfungsi untuk mengolah data anggota perpustakaan. Pada menu anggota, terdapat dua buah kotak. Kotak yang pertama berfungsi sebagai </w:t>
      </w:r>
      <w:r>
        <w:rPr>
          <w:i/>
          <w:iCs/>
        </w:rPr>
        <w:t xml:space="preserve">form </w:t>
      </w:r>
      <w:r>
        <w:t xml:space="preserve">untuk </w:t>
      </w:r>
      <w:r w:rsidR="001F5734">
        <w:t>menambahkan</w:t>
      </w:r>
      <w:r>
        <w:t xml:space="preserve"> data </w:t>
      </w:r>
      <w:r w:rsidR="001F5734">
        <w:t>anggota</w:t>
      </w:r>
      <w:r>
        <w:t xml:space="preserve"> perpustakaan. Kotak kedua berfungsi sebagai tabel yang menampilkan data </w:t>
      </w:r>
      <w:r w:rsidR="001F5734">
        <w:t>anggota</w:t>
      </w:r>
      <w:r>
        <w:t xml:space="preserve"> perpustakaan</w:t>
      </w:r>
      <w:r w:rsidR="001F5734">
        <w:t>.</w:t>
      </w:r>
    </w:p>
    <w:p w14:paraId="4F938EC5" w14:textId="77777777" w:rsidR="00F36C25" w:rsidRDefault="00F36C25" w:rsidP="00F36C25">
      <w:pPr>
        <w:pStyle w:val="IEEEParagraph"/>
        <w:ind w:firstLine="0"/>
        <w:rPr>
          <w:noProof/>
        </w:rPr>
      </w:pPr>
    </w:p>
    <w:p w14:paraId="6AD8FCAC" w14:textId="26CE2F63" w:rsidR="00F36C25" w:rsidRDefault="00F36C25" w:rsidP="00F36C25">
      <w:pPr>
        <w:pStyle w:val="IEEEParagraph"/>
        <w:ind w:firstLine="0"/>
        <w:jc w:val="center"/>
      </w:pPr>
      <w:r>
        <w:rPr>
          <w:noProof/>
        </w:rPr>
        <w:drawing>
          <wp:inline distT="0" distB="0" distL="0" distR="0" wp14:anchorId="4EFCAD86" wp14:editId="287AD5B0">
            <wp:extent cx="2737485" cy="2043953"/>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34" cstate="print">
                      <a:extLst>
                        <a:ext uri="{28A0092B-C50C-407E-A947-70E740481C1C}">
                          <a14:useLocalDpi xmlns:a14="http://schemas.microsoft.com/office/drawing/2010/main" val="0"/>
                        </a:ext>
                      </a:extLst>
                    </a:blip>
                    <a:srcRect l="2622" r="5628" b="11714"/>
                    <a:stretch/>
                  </pic:blipFill>
                  <pic:spPr bwMode="auto">
                    <a:xfrm>
                      <a:off x="0" y="0"/>
                      <a:ext cx="2738302" cy="2044563"/>
                    </a:xfrm>
                    <a:prstGeom prst="rect">
                      <a:avLst/>
                    </a:prstGeom>
                    <a:ln>
                      <a:noFill/>
                    </a:ln>
                    <a:extLst>
                      <a:ext uri="{53640926-AAD7-44D8-BBD7-CCE9431645EC}">
                        <a14:shadowObscured xmlns:a14="http://schemas.microsoft.com/office/drawing/2010/main"/>
                      </a:ext>
                    </a:extLst>
                  </pic:spPr>
                </pic:pic>
              </a:graphicData>
            </a:graphic>
          </wp:inline>
        </w:drawing>
      </w:r>
    </w:p>
    <w:p w14:paraId="21623BE9" w14:textId="333EA58D" w:rsidR="00F36C25" w:rsidRPr="00C14675" w:rsidRDefault="00F36C25" w:rsidP="00F36C25">
      <w:pPr>
        <w:pStyle w:val="IEEEParagraph"/>
        <w:spacing w:before="120" w:after="240"/>
        <w:ind w:firstLine="0"/>
        <w:rPr>
          <w:sz w:val="16"/>
          <w:szCs w:val="20"/>
        </w:rPr>
      </w:pPr>
      <w:r>
        <w:rPr>
          <w:sz w:val="16"/>
          <w:szCs w:val="20"/>
        </w:rPr>
        <w:t xml:space="preserve">Gambar 23. Desain </w:t>
      </w:r>
      <w:r>
        <w:rPr>
          <w:i/>
          <w:iCs/>
          <w:sz w:val="16"/>
          <w:szCs w:val="20"/>
        </w:rPr>
        <w:t xml:space="preserve">GUI </w:t>
      </w:r>
      <w:r>
        <w:rPr>
          <w:sz w:val="16"/>
          <w:szCs w:val="20"/>
        </w:rPr>
        <w:t>menu petugas</w:t>
      </w:r>
    </w:p>
    <w:p w14:paraId="5C327C60" w14:textId="77777777" w:rsidR="004A1979" w:rsidRDefault="00F36C25" w:rsidP="004A1979">
      <w:pPr>
        <w:pStyle w:val="IEEEParagraph"/>
      </w:pPr>
      <w:r>
        <w:t xml:space="preserve">Gambar 23 menunjukkan Desain </w:t>
      </w:r>
      <w:r w:rsidRPr="00AD5EAE">
        <w:rPr>
          <w:i/>
          <w:iCs/>
        </w:rPr>
        <w:t>GUI</w:t>
      </w:r>
      <w:r>
        <w:t xml:space="preserve"> menu petugas. Pada menu petugas, terdapat satu buah kotak yang berfungsi sebagai </w:t>
      </w:r>
      <w:r w:rsidRPr="00F36C25">
        <w:t>tabel</w:t>
      </w:r>
      <w:r>
        <w:t xml:space="preserve"> untuk menampilkan data pengembalian petugas perpustakaan.</w:t>
      </w:r>
    </w:p>
    <w:p w14:paraId="17DA5C59" w14:textId="3BE223E9" w:rsidR="004A1979" w:rsidRPr="004A1979" w:rsidRDefault="004A1979" w:rsidP="004A1979">
      <w:pPr>
        <w:pStyle w:val="IEEEHeading2"/>
        <w:numPr>
          <w:ilvl w:val="1"/>
          <w:numId w:val="11"/>
        </w:numPr>
      </w:pPr>
      <w:r w:rsidRPr="004A1979">
        <w:t xml:space="preserve">Penjelasan Alur </w:t>
      </w:r>
      <w:proofErr w:type="spellStart"/>
      <w:r w:rsidRPr="004A1979">
        <w:t>Software</w:t>
      </w:r>
      <w:proofErr w:type="spellEnd"/>
      <w:r w:rsidRPr="004A1979">
        <w:t xml:space="preserve"> 1 siklus</w:t>
      </w:r>
    </w:p>
    <w:p w14:paraId="68D7B6E7" w14:textId="77777777" w:rsidR="004A1979" w:rsidRDefault="004A1979" w:rsidP="004A1979">
      <w:pPr>
        <w:pStyle w:val="IEEEParagraph"/>
      </w:pPr>
      <w:r w:rsidRPr="004A1979">
        <w:rPr>
          <w:iCs/>
        </w:rPr>
        <w:t xml:space="preserve">Pada siklus ini menjelaskan metodologi yang digunakan untuk meningkatkan kualitas perangkat lunak dan proses untuk pengembangan </w:t>
      </w:r>
      <w:proofErr w:type="spellStart"/>
      <w:r w:rsidRPr="004A1979">
        <w:rPr>
          <w:i/>
        </w:rPr>
        <w:t>software</w:t>
      </w:r>
      <w:proofErr w:type="spellEnd"/>
      <w:r w:rsidRPr="004A1979">
        <w:rPr>
          <w:iCs/>
        </w:rPr>
        <w:t xml:space="preserve"> secara keseluruhan. Pada aplikasi </w:t>
      </w:r>
      <w:proofErr w:type="spellStart"/>
      <w:r w:rsidRPr="004A1979">
        <w:rPr>
          <w:iCs/>
        </w:rPr>
        <w:t>Sipinjam</w:t>
      </w:r>
      <w:proofErr w:type="spellEnd"/>
      <w:r w:rsidRPr="004A1979">
        <w:rPr>
          <w:iCs/>
        </w:rPr>
        <w:t xml:space="preserve"> ini, memakai model </w:t>
      </w:r>
      <w:proofErr w:type="spellStart"/>
      <w:r w:rsidRPr="004A1979">
        <w:rPr>
          <w:i/>
        </w:rPr>
        <w:t>waterfall</w:t>
      </w:r>
      <w:proofErr w:type="spellEnd"/>
      <w:r w:rsidRPr="004A1979">
        <w:rPr>
          <w:iCs/>
        </w:rPr>
        <w:t xml:space="preserve">. Pada model tersebut dilakukan secara bertahap. </w:t>
      </w:r>
      <w:r w:rsidRPr="004A1979">
        <w:t xml:space="preserve">dimulai dari fase kebutuhan sistem kemudian dilanjutkan ke fase analisis, desain, </w:t>
      </w:r>
      <w:proofErr w:type="spellStart"/>
      <w:r w:rsidRPr="004A1979">
        <w:t>pengkodean</w:t>
      </w:r>
      <w:proofErr w:type="spellEnd"/>
      <w:r w:rsidRPr="004A1979">
        <w:t xml:space="preserve">, pengujian/validasi, dan pemeliharaan[3]. Setiap anggota mendaftar terlebih dahulu kemudian anggota dapat meminjam buku dan diserahkan kepada petugas perpustakaan. Lalu Petugas mencatat peminjaman. Setelah itu, anggota wajib mengembalikan buku yang telah dipinjam sesuai dengan tanggal batas peminjaman. Ketika anggota mengembalikan buku, petugas mencatat pengembalian. Model </w:t>
      </w:r>
      <w:proofErr w:type="spellStart"/>
      <w:r w:rsidRPr="004A1979">
        <w:rPr>
          <w:i/>
          <w:iCs/>
        </w:rPr>
        <w:t>waterfall</w:t>
      </w:r>
      <w:proofErr w:type="spellEnd"/>
      <w:r w:rsidRPr="004A1979">
        <w:t xml:space="preserve"> ini dilakukan secara bertahap seperti air mengalir. Peminjaman buku tersebut harus melakukan prosedur yang telah ditentukan</w:t>
      </w:r>
      <w:r w:rsidRPr="004A1979">
        <w:t>.</w:t>
      </w:r>
    </w:p>
    <w:p w14:paraId="3690AF3C" w14:textId="42DDEDCC" w:rsidR="004A1979" w:rsidRPr="004A1979" w:rsidRDefault="004A1979" w:rsidP="004A1979">
      <w:pPr>
        <w:pStyle w:val="IEEEHeading2"/>
        <w:numPr>
          <w:ilvl w:val="1"/>
          <w:numId w:val="11"/>
        </w:numPr>
      </w:pPr>
      <w:r>
        <w:rPr>
          <w:lang w:val="en-AU"/>
        </w:rPr>
        <w:t xml:space="preserve">Fitur – Fitur </w:t>
      </w:r>
      <w:proofErr w:type="spellStart"/>
      <w:r>
        <w:rPr>
          <w:lang w:val="en-AU"/>
        </w:rPr>
        <w:t>Sipinjam</w:t>
      </w:r>
      <w:proofErr w:type="spellEnd"/>
    </w:p>
    <w:p w14:paraId="2C6A00CC" w14:textId="1E28C377" w:rsidR="0073723E" w:rsidRDefault="004A1979" w:rsidP="004A1979">
      <w:pPr>
        <w:pStyle w:val="IEEEParagraph"/>
        <w:rPr>
          <w:iCs/>
        </w:rPr>
      </w:pPr>
      <w:r w:rsidRPr="002B431B">
        <w:rPr>
          <w:iCs/>
        </w:rPr>
        <w:t xml:space="preserve">Pada aplikasi </w:t>
      </w:r>
      <w:proofErr w:type="spellStart"/>
      <w:r w:rsidRPr="002B431B">
        <w:rPr>
          <w:iCs/>
        </w:rPr>
        <w:t>Sipinjam</w:t>
      </w:r>
      <w:proofErr w:type="spellEnd"/>
      <w:r w:rsidRPr="002B431B">
        <w:rPr>
          <w:iCs/>
        </w:rPr>
        <w:t xml:space="preserve"> ini terdapat fitur-fitur untuk mempermudah pengguna untuk mencari suatu informasi. Adapun yang pertama terdapat fitur </w:t>
      </w:r>
      <w:proofErr w:type="spellStart"/>
      <w:r w:rsidRPr="002B431B">
        <w:rPr>
          <w:iCs/>
        </w:rPr>
        <w:t>Dashboard</w:t>
      </w:r>
      <w:proofErr w:type="spellEnd"/>
      <w:r w:rsidRPr="002B431B">
        <w:rPr>
          <w:iCs/>
        </w:rPr>
        <w:t>, pada fitur tersebut terdapat 3 tampilan yaitu, total peminjaman, total buku, dan total anggota</w:t>
      </w:r>
      <w:r w:rsidR="002B431B">
        <w:rPr>
          <w:iCs/>
        </w:rPr>
        <w:t>.</w:t>
      </w:r>
    </w:p>
    <w:p w14:paraId="6FAB2505" w14:textId="5697770D" w:rsidR="002B431B" w:rsidRPr="002B431B" w:rsidRDefault="002B431B" w:rsidP="002B431B">
      <w:pPr>
        <w:pStyle w:val="IEEEParagraph"/>
        <w:rPr>
          <w:iCs/>
        </w:rPr>
      </w:pPr>
      <w:r w:rsidRPr="002B431B">
        <w:rPr>
          <w:iCs/>
        </w:rPr>
        <w:t xml:space="preserve">Fitur yang kedua yaitu fitur Peminjaman, pada fitur tersebut terdapat data </w:t>
      </w:r>
      <w:proofErr w:type="spellStart"/>
      <w:r w:rsidRPr="002B431B">
        <w:rPr>
          <w:i/>
        </w:rPr>
        <w:t>input</w:t>
      </w:r>
      <w:proofErr w:type="spellEnd"/>
      <w:r w:rsidRPr="002B431B">
        <w:rPr>
          <w:iCs/>
        </w:rPr>
        <w:t xml:space="preserve"> berupa memasukkan data tanggal peminjaman, tanggal pengembalian, buku, nomor anggota dan nama petugas.</w:t>
      </w:r>
    </w:p>
    <w:p w14:paraId="13B825A2" w14:textId="77F92F06" w:rsidR="002B431B" w:rsidRPr="002B431B" w:rsidRDefault="002B431B" w:rsidP="002B431B">
      <w:pPr>
        <w:pStyle w:val="IEEEParagraph"/>
        <w:rPr>
          <w:iCs/>
        </w:rPr>
      </w:pPr>
      <w:r w:rsidRPr="002B431B">
        <w:rPr>
          <w:iCs/>
        </w:rPr>
        <w:t xml:space="preserve">Fitur yang ketiga yaitu fitur Pengembalian, pada fitur tersebut terdapat data </w:t>
      </w:r>
      <w:proofErr w:type="spellStart"/>
      <w:r w:rsidRPr="002B431B">
        <w:rPr>
          <w:i/>
        </w:rPr>
        <w:t>input</w:t>
      </w:r>
      <w:proofErr w:type="spellEnd"/>
      <w:r w:rsidRPr="002B431B">
        <w:rPr>
          <w:iCs/>
        </w:rPr>
        <w:t xml:space="preserve"> berupa memasukkan data </w:t>
      </w:r>
      <w:r w:rsidRPr="002B431B">
        <w:rPr>
          <w:iCs/>
        </w:rPr>
        <w:lastRenderedPageBreak/>
        <w:t>tanggal pen</w:t>
      </w:r>
      <w:r>
        <w:rPr>
          <w:iCs/>
        </w:rPr>
        <w:t>ge</w:t>
      </w:r>
      <w:r w:rsidRPr="002B431B">
        <w:rPr>
          <w:iCs/>
        </w:rPr>
        <w:t>mbalian, denda, buku, nomor anggota, dan nama petugas.</w:t>
      </w:r>
    </w:p>
    <w:p w14:paraId="1A887239" w14:textId="77777777" w:rsidR="002B431B" w:rsidRPr="002B431B" w:rsidRDefault="002B431B" w:rsidP="002B431B">
      <w:pPr>
        <w:pStyle w:val="IEEEParagraph"/>
        <w:rPr>
          <w:iCs/>
        </w:rPr>
      </w:pPr>
      <w:r w:rsidRPr="002B431B">
        <w:rPr>
          <w:iCs/>
        </w:rPr>
        <w:t xml:space="preserve">Fitur yang keempat yaitu fitur Buku, pada fitur tersebut terdapat dua data menu </w:t>
      </w:r>
      <w:proofErr w:type="spellStart"/>
      <w:r w:rsidRPr="002B431B">
        <w:rPr>
          <w:i/>
        </w:rPr>
        <w:t>input</w:t>
      </w:r>
      <w:proofErr w:type="spellEnd"/>
      <w:r w:rsidRPr="002B431B">
        <w:rPr>
          <w:iCs/>
        </w:rPr>
        <w:t xml:space="preserve"> yaitu </w:t>
      </w:r>
      <w:proofErr w:type="spellStart"/>
      <w:r w:rsidRPr="002B431B">
        <w:rPr>
          <w:i/>
        </w:rPr>
        <w:t>input</w:t>
      </w:r>
      <w:proofErr w:type="spellEnd"/>
      <w:r w:rsidRPr="002B431B">
        <w:rPr>
          <w:iCs/>
        </w:rPr>
        <w:t xml:space="preserve"> tambah buku dan daftar buku. Pada menu </w:t>
      </w:r>
      <w:proofErr w:type="spellStart"/>
      <w:r w:rsidRPr="002B431B">
        <w:rPr>
          <w:i/>
        </w:rPr>
        <w:t>input</w:t>
      </w:r>
      <w:proofErr w:type="spellEnd"/>
      <w:r w:rsidRPr="002B431B">
        <w:rPr>
          <w:iCs/>
        </w:rPr>
        <w:t xml:space="preserve"> tambah buku terdapat data judul buku, penerbit, penulis, tahun terbit, dan stok. Pada menu daftar buku, terdapat judul buku, penerbit, penulis, tahun terbit, dan stok buku.</w:t>
      </w:r>
    </w:p>
    <w:p w14:paraId="7F92BB49" w14:textId="4860C9D9" w:rsidR="002B431B" w:rsidRPr="002B431B" w:rsidRDefault="002B431B" w:rsidP="002B431B">
      <w:pPr>
        <w:pStyle w:val="IEEEParagraph"/>
        <w:rPr>
          <w:iCs/>
        </w:rPr>
      </w:pPr>
      <w:r w:rsidRPr="002B431B">
        <w:rPr>
          <w:iCs/>
        </w:rPr>
        <w:t xml:space="preserve">Fitur yang kelima yaitu fitur Anggota, pada fitur tersebut terdapat dua data menu yaitu </w:t>
      </w:r>
      <w:proofErr w:type="spellStart"/>
      <w:r w:rsidRPr="002B431B">
        <w:rPr>
          <w:i/>
        </w:rPr>
        <w:t>input</w:t>
      </w:r>
      <w:proofErr w:type="spellEnd"/>
      <w:r w:rsidRPr="002B431B">
        <w:rPr>
          <w:iCs/>
        </w:rPr>
        <w:t xml:space="preserve"> tambah anggota dan daftar angg</w:t>
      </w:r>
      <w:r>
        <w:rPr>
          <w:iCs/>
        </w:rPr>
        <w:t>o</w:t>
      </w:r>
      <w:r w:rsidRPr="002B431B">
        <w:rPr>
          <w:iCs/>
        </w:rPr>
        <w:t xml:space="preserve">ta. Pada menu </w:t>
      </w:r>
      <w:proofErr w:type="spellStart"/>
      <w:r w:rsidRPr="002B431B">
        <w:rPr>
          <w:i/>
        </w:rPr>
        <w:t>input</w:t>
      </w:r>
      <w:proofErr w:type="spellEnd"/>
      <w:r w:rsidRPr="002B431B">
        <w:rPr>
          <w:iCs/>
        </w:rPr>
        <w:t xml:space="preserve"> tambah anggota terdapat data nama lengkap, no. telepon, dan alamat. Pada menu daftar anggota terdapat nama anggota, no. telepon, dan alamat. </w:t>
      </w:r>
    </w:p>
    <w:p w14:paraId="4305D30C" w14:textId="0BBF21DE" w:rsidR="0073723E" w:rsidRPr="0073723E" w:rsidRDefault="002B431B" w:rsidP="002B431B">
      <w:pPr>
        <w:pStyle w:val="IEEEParagraph"/>
        <w:rPr>
          <w:iCs/>
          <w:lang w:val="en-AU"/>
        </w:rPr>
      </w:pPr>
      <w:r w:rsidRPr="002B431B">
        <w:rPr>
          <w:iCs/>
        </w:rPr>
        <w:t>Fitur yang terakhir yaitu fitur data Petugas dan terdapat informasi mengenai petugas dalam perpustakaan.</w:t>
      </w:r>
    </w:p>
    <w:p w14:paraId="65ABDD64" w14:textId="78C2EDFC" w:rsidR="006B7B41" w:rsidRPr="0073723E" w:rsidRDefault="006B7B41" w:rsidP="006B7B41">
      <w:pPr>
        <w:pStyle w:val="IEEEParagraph"/>
        <w:rPr>
          <w:iCs/>
        </w:rPr>
      </w:pPr>
    </w:p>
    <w:p w14:paraId="36D1D332" w14:textId="0D593A5F" w:rsidR="006B7B41" w:rsidRPr="006B7B41" w:rsidRDefault="006B7B41" w:rsidP="006B7B41">
      <w:pPr>
        <w:pStyle w:val="NormalWeb"/>
        <w:spacing w:before="0" w:beforeAutospacing="0" w:after="0" w:afterAutospacing="0"/>
        <w:ind w:firstLine="216"/>
        <w:jc w:val="both"/>
        <w:rPr>
          <w:color w:val="000000"/>
          <w:sz w:val="20"/>
          <w:szCs w:val="20"/>
          <w:lang w:val="id-ID"/>
        </w:rPr>
      </w:pPr>
    </w:p>
    <w:sectPr w:rsidR="006B7B41" w:rsidRPr="006B7B41" w:rsidSect="00405B57">
      <w:type w:val="continuous"/>
      <w:pgSz w:w="11906" w:h="16838"/>
      <w:pgMar w:top="1418" w:right="1134" w:bottom="1418" w:left="1134" w:header="851" w:footer="1060"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0737FC" w14:textId="77777777" w:rsidR="00DD3D25" w:rsidRDefault="00DD3D25" w:rsidP="00FF3BB1">
      <w:r>
        <w:separator/>
      </w:r>
    </w:p>
  </w:endnote>
  <w:endnote w:type="continuationSeparator" w:id="0">
    <w:p w14:paraId="216AFBA1" w14:textId="77777777" w:rsidR="00DD3D25" w:rsidRDefault="00DD3D25" w:rsidP="00FF3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A6D77" w14:textId="5BFAB1B7" w:rsidR="000F0E36" w:rsidRDefault="00671851" w:rsidP="003D0933">
    <w:pPr>
      <w:pStyle w:val="Footer"/>
      <w:pBdr>
        <w:top w:val="single" w:sz="4" w:space="4" w:color="auto"/>
      </w:pBdr>
      <w:tabs>
        <w:tab w:val="clear" w:pos="4680"/>
        <w:tab w:val="clear" w:pos="9360"/>
        <w:tab w:val="left" w:pos="9214"/>
      </w:tabs>
    </w:pPr>
    <w:r w:rsidRPr="00EA4DE9">
      <w:rPr>
        <w:rFonts w:ascii="Arial" w:hAnsi="Arial" w:cs="Arial"/>
        <w:sz w:val="18"/>
        <w:szCs w:val="20"/>
      </w:rPr>
      <w:t xml:space="preserve">Korespondensi : </w:t>
    </w:r>
    <w:r w:rsidR="00071C25">
      <w:rPr>
        <w:rFonts w:ascii="Arial" w:hAnsi="Arial" w:cs="Arial"/>
        <w:sz w:val="18"/>
        <w:szCs w:val="20"/>
      </w:rPr>
      <w:t>Farkhan</w:t>
    </w:r>
    <w:r w:rsidR="00BB2BD0" w:rsidRPr="00EA4DE9">
      <w:rPr>
        <w:rFonts w:ascii="Arial" w:hAnsi="Arial" w:cs="Arial"/>
        <w:sz w:val="18"/>
        <w:szCs w:val="20"/>
        <w:lang w:val="en-ID"/>
      </w:rPr>
      <w:t xml:space="preserve"> </w:t>
    </w:r>
    <w:r w:rsidRPr="00EA4DE9">
      <w:rPr>
        <w:sz w:val="22"/>
      </w:rPr>
      <w:t xml:space="preserve"> </w:t>
    </w:r>
    <w:r w:rsidRPr="00EA4DE9">
      <w:rPr>
        <w:sz w:val="22"/>
      </w:rPr>
      <w:tab/>
    </w:r>
    <w:r w:rsidR="00FE2C71" w:rsidRPr="00EA4DE9">
      <w:rPr>
        <w:sz w:val="20"/>
      </w:rPr>
      <w:fldChar w:fldCharType="begin"/>
    </w:r>
    <w:r w:rsidR="00FE2C71" w:rsidRPr="00EA4DE9">
      <w:rPr>
        <w:sz w:val="20"/>
      </w:rPr>
      <w:instrText xml:space="preserve"> PAGE   \* MERGEFORMAT </w:instrText>
    </w:r>
    <w:r w:rsidR="00FE2C71" w:rsidRPr="00EA4DE9">
      <w:rPr>
        <w:sz w:val="20"/>
      </w:rPr>
      <w:fldChar w:fldCharType="separate"/>
    </w:r>
    <w:r w:rsidR="008A33EF">
      <w:rPr>
        <w:noProof/>
        <w:sz w:val="20"/>
      </w:rPr>
      <w:t>225</w:t>
    </w:r>
    <w:r w:rsidR="00FE2C71" w:rsidRPr="00EA4DE9">
      <w:rPr>
        <w:noProof/>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91279" w14:textId="77777777" w:rsidR="00FE2C71" w:rsidRDefault="00FE2C71" w:rsidP="00894740">
    <w:pPr>
      <w:pStyle w:val="Footer"/>
      <w:pBdr>
        <w:top w:val="single" w:sz="4" w:space="1" w:color="auto"/>
      </w:pBdr>
      <w:tabs>
        <w:tab w:val="clear" w:pos="4680"/>
        <w:tab w:val="clear" w:pos="9360"/>
        <w:tab w:val="left" w:pos="9214"/>
      </w:tabs>
      <w:rPr>
        <w:noProof/>
        <w:sz w:val="20"/>
      </w:rPr>
    </w:pPr>
    <w:proofErr w:type="spellStart"/>
    <w:r w:rsidRPr="00EA4DE9">
      <w:rPr>
        <w:rFonts w:ascii="Arial" w:hAnsi="Arial" w:cs="Arial"/>
        <w:sz w:val="18"/>
        <w:szCs w:val="20"/>
      </w:rPr>
      <w:t>Submitted</w:t>
    </w:r>
    <w:proofErr w:type="spellEnd"/>
    <w:r w:rsidRPr="00EA4DE9">
      <w:rPr>
        <w:rFonts w:ascii="Arial" w:hAnsi="Arial" w:cs="Arial"/>
        <w:sz w:val="18"/>
        <w:szCs w:val="20"/>
      </w:rPr>
      <w:t xml:space="preserve"> </w:t>
    </w:r>
    <w:proofErr w:type="spellStart"/>
    <w:r w:rsidR="00147F2C" w:rsidRPr="008F5BF5">
      <w:rPr>
        <w:rFonts w:ascii="Arial" w:hAnsi="Arial" w:cs="Arial"/>
        <w:color w:val="FF0000"/>
        <w:sz w:val="18"/>
        <w:szCs w:val="20"/>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rPr>
      <w:t>yy</w:t>
    </w:r>
    <w:proofErr w:type="spellEnd"/>
    <w:r w:rsidRPr="00EA4DE9">
      <w:rPr>
        <w:rFonts w:ascii="Arial" w:hAnsi="Arial" w:cs="Arial"/>
        <w:sz w:val="18"/>
        <w:szCs w:val="20"/>
      </w:rPr>
      <w:t xml:space="preserve">; </w:t>
    </w:r>
    <w:proofErr w:type="spellStart"/>
    <w:r w:rsidRPr="00EA4DE9">
      <w:rPr>
        <w:rFonts w:ascii="Arial" w:hAnsi="Arial" w:cs="Arial"/>
        <w:sz w:val="18"/>
        <w:szCs w:val="20"/>
      </w:rPr>
      <w:t>Revised</w:t>
    </w:r>
    <w:proofErr w:type="spellEnd"/>
    <w:r w:rsidRPr="00EA4DE9">
      <w:rPr>
        <w:rFonts w:ascii="Arial" w:hAnsi="Arial" w:cs="Arial"/>
        <w:sz w:val="18"/>
        <w:szCs w:val="20"/>
      </w:rPr>
      <w:t xml:space="preserve"> </w:t>
    </w:r>
    <w:proofErr w:type="spellStart"/>
    <w:r w:rsidRPr="008F5BF5">
      <w:rPr>
        <w:rFonts w:ascii="Arial" w:hAnsi="Arial" w:cs="Arial"/>
        <w:color w:val="FF0000"/>
        <w:sz w:val="18"/>
        <w:szCs w:val="20"/>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rPr>
      <w:t>yy</w:t>
    </w:r>
    <w:proofErr w:type="spellEnd"/>
    <w:r w:rsidRPr="00EA4DE9">
      <w:rPr>
        <w:rFonts w:ascii="Arial" w:hAnsi="Arial" w:cs="Arial"/>
        <w:sz w:val="18"/>
        <w:szCs w:val="20"/>
      </w:rPr>
      <w:t xml:space="preserve">; </w:t>
    </w:r>
    <w:proofErr w:type="spellStart"/>
    <w:r w:rsidRPr="00EA4DE9">
      <w:rPr>
        <w:rFonts w:ascii="Arial" w:hAnsi="Arial" w:cs="Arial"/>
        <w:sz w:val="18"/>
        <w:szCs w:val="20"/>
      </w:rPr>
      <w:t>Accepted</w:t>
    </w:r>
    <w:proofErr w:type="spellEnd"/>
    <w:r w:rsidRPr="00EA4DE9">
      <w:rPr>
        <w:rFonts w:ascii="Arial" w:hAnsi="Arial" w:cs="Arial"/>
        <w:sz w:val="18"/>
        <w:szCs w:val="20"/>
      </w:rPr>
      <w:t xml:space="preserve"> </w:t>
    </w:r>
    <w:proofErr w:type="spellStart"/>
    <w:r w:rsidRPr="008F5BF5">
      <w:rPr>
        <w:rFonts w:ascii="Arial" w:hAnsi="Arial" w:cs="Arial"/>
        <w:color w:val="FF0000"/>
        <w:sz w:val="18"/>
        <w:szCs w:val="20"/>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rPr>
      <w:t>yy</w:t>
    </w:r>
    <w:proofErr w:type="spellEnd"/>
    <w:r w:rsidR="00EE45C5">
      <w:rPr>
        <w:rFonts w:ascii="Arial" w:hAnsi="Arial" w:cs="Arial"/>
        <w:sz w:val="18"/>
        <w:szCs w:val="20"/>
        <w:lang w:val="en-ID"/>
      </w:rPr>
      <w:tab/>
    </w:r>
    <w:r w:rsidRPr="001561A8">
      <w:rPr>
        <w:sz w:val="20"/>
      </w:rPr>
      <w:fldChar w:fldCharType="begin"/>
    </w:r>
    <w:r w:rsidRPr="001561A8">
      <w:rPr>
        <w:sz w:val="20"/>
      </w:rPr>
      <w:instrText xml:space="preserve"> PAGE   \* MERGEFORMAT </w:instrText>
    </w:r>
    <w:r w:rsidRPr="001561A8">
      <w:rPr>
        <w:sz w:val="20"/>
      </w:rPr>
      <w:fldChar w:fldCharType="separate"/>
    </w:r>
    <w:r w:rsidR="008A33EF">
      <w:rPr>
        <w:noProof/>
        <w:sz w:val="20"/>
      </w:rPr>
      <w:t>222</w:t>
    </w:r>
    <w:r w:rsidRPr="001561A8">
      <w:rPr>
        <w:noProof/>
        <w:sz w:val="20"/>
      </w:rPr>
      <w:fldChar w:fldCharType="end"/>
    </w:r>
  </w:p>
  <w:p w14:paraId="2C0696CE" w14:textId="77777777" w:rsidR="00EE45C5" w:rsidRPr="008F5BF5" w:rsidRDefault="00EE45C5" w:rsidP="00894740">
    <w:pPr>
      <w:pStyle w:val="Footer"/>
      <w:tabs>
        <w:tab w:val="clear" w:pos="4680"/>
        <w:tab w:val="clear" w:pos="9360"/>
        <w:tab w:val="left" w:pos="8931"/>
      </w:tabs>
      <w:rPr>
        <w:rFonts w:ascii="Arial" w:hAnsi="Arial" w:cs="Arial"/>
        <w:sz w:val="18"/>
        <w:szCs w:val="20"/>
        <w:lang w:val="en-US"/>
      </w:rPr>
    </w:pPr>
  </w:p>
  <w:p w14:paraId="13D4376D" w14:textId="77777777" w:rsidR="00E85014" w:rsidRDefault="00E8501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2D354A" w14:textId="77777777" w:rsidR="00DD3D25" w:rsidRDefault="00DD3D25" w:rsidP="00FF3BB1">
      <w:r>
        <w:separator/>
      </w:r>
    </w:p>
  </w:footnote>
  <w:footnote w:type="continuationSeparator" w:id="0">
    <w:p w14:paraId="13DD7825" w14:textId="77777777" w:rsidR="00DD3D25" w:rsidRDefault="00DD3D25" w:rsidP="00FF3B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DFDEB" w14:textId="77777777" w:rsidR="000F0E36" w:rsidRDefault="007A09B9" w:rsidP="00671851">
    <w:pPr>
      <w:pStyle w:val="Header"/>
      <w:pBdr>
        <w:bottom w:val="single" w:sz="4" w:space="5" w:color="auto"/>
      </w:pBdr>
      <w:tabs>
        <w:tab w:val="clear" w:pos="4680"/>
        <w:tab w:val="clear" w:pos="9360"/>
        <w:tab w:val="right" w:pos="9639"/>
      </w:tabs>
    </w:pPr>
    <w:r w:rsidRPr="00894740">
      <w:rPr>
        <w:sz w:val="18"/>
        <w:lang w:val="en-ID"/>
      </w:rPr>
      <w:t>JUSTIN</w:t>
    </w:r>
    <w:r w:rsidR="00FE2C71" w:rsidRPr="00894740">
      <w:rPr>
        <w:sz w:val="18"/>
        <w:lang w:val="en-ID"/>
      </w:rPr>
      <w:t xml:space="preserve"> (</w:t>
    </w:r>
    <w:proofErr w:type="spellStart"/>
    <w:r w:rsidR="000F0E36" w:rsidRPr="00894740">
      <w:rPr>
        <w:sz w:val="18"/>
        <w:lang w:val="en-ID"/>
      </w:rPr>
      <w:t>Jurnal</w:t>
    </w:r>
    <w:proofErr w:type="spellEnd"/>
    <w:r w:rsidR="000F0E36" w:rsidRPr="00894740">
      <w:rPr>
        <w:sz w:val="18"/>
        <w:lang w:val="en-ID"/>
      </w:rPr>
      <w:t xml:space="preserve"> </w:t>
    </w:r>
    <w:proofErr w:type="spellStart"/>
    <w:r w:rsidR="000F0E36" w:rsidRPr="00894740">
      <w:rPr>
        <w:sz w:val="18"/>
        <w:lang w:val="en-ID"/>
      </w:rPr>
      <w:t>Sistem</w:t>
    </w:r>
    <w:proofErr w:type="spellEnd"/>
    <w:r w:rsidR="000F0E36" w:rsidRPr="00894740">
      <w:rPr>
        <w:sz w:val="18"/>
        <w:lang w:val="en-ID"/>
      </w:rPr>
      <w:t xml:space="preserve"> dan </w:t>
    </w:r>
    <w:proofErr w:type="spellStart"/>
    <w:r w:rsidR="000F0E36" w:rsidRPr="00894740">
      <w:rPr>
        <w:sz w:val="18"/>
        <w:lang w:val="en-ID"/>
      </w:rPr>
      <w:t>Teknologi</w:t>
    </w:r>
    <w:proofErr w:type="spellEnd"/>
    <w:r w:rsidR="000F0E36" w:rsidRPr="00894740">
      <w:rPr>
        <w:sz w:val="18"/>
        <w:lang w:val="en-ID"/>
      </w:rPr>
      <w:t xml:space="preserve"> </w:t>
    </w:r>
    <w:proofErr w:type="spellStart"/>
    <w:r w:rsidR="000F0E36" w:rsidRPr="00894740">
      <w:rPr>
        <w:sz w:val="18"/>
        <w:lang w:val="en-ID"/>
      </w:rPr>
      <w:t>Informasi</w:t>
    </w:r>
    <w:proofErr w:type="spellEnd"/>
    <w:r w:rsidR="00FE2C71" w:rsidRPr="00894740">
      <w:rPr>
        <w:sz w:val="18"/>
        <w:lang w:val="en-ID"/>
      </w:rPr>
      <w:t>)</w:t>
    </w:r>
    <w:r w:rsidR="000F0E36" w:rsidRPr="00894740">
      <w:rPr>
        <w:sz w:val="18"/>
        <w:lang w:val="en-ID"/>
      </w:rPr>
      <w:t xml:space="preserve"> </w:t>
    </w:r>
    <w:r w:rsidR="00FE2C71" w:rsidRPr="00894740">
      <w:rPr>
        <w:sz w:val="18"/>
        <w:lang w:val="en-ID"/>
      </w:rPr>
      <w:t xml:space="preserve"> </w:t>
    </w:r>
    <w:r w:rsidR="00671851" w:rsidRPr="00894740">
      <w:rPr>
        <w:sz w:val="18"/>
        <w:lang w:val="en-ID"/>
      </w:rPr>
      <w:t>Vol</w:t>
    </w:r>
    <w:r w:rsidR="00671851" w:rsidRPr="00894740">
      <w:rPr>
        <w:color w:val="FF0000"/>
        <w:sz w:val="18"/>
        <w:lang w:val="en-ID"/>
      </w:rPr>
      <w:t xml:space="preserve">. </w:t>
    </w:r>
    <w:r w:rsidR="007F1829" w:rsidRPr="00894740">
      <w:rPr>
        <w:color w:val="FF0000"/>
        <w:sz w:val="18"/>
        <w:lang w:val="en-ID"/>
      </w:rPr>
      <w:t>xx</w:t>
    </w:r>
    <w:r w:rsidR="00671851" w:rsidRPr="00894740">
      <w:rPr>
        <w:sz w:val="18"/>
        <w:lang w:val="en-ID"/>
      </w:rPr>
      <w:t xml:space="preserve"> , No. </w:t>
    </w:r>
    <w:r w:rsidR="007F1829" w:rsidRPr="00894740">
      <w:rPr>
        <w:color w:val="FF0000"/>
        <w:sz w:val="18"/>
        <w:lang w:val="en-ID"/>
      </w:rPr>
      <w:t>x</w:t>
    </w:r>
    <w:r w:rsidR="00671851" w:rsidRPr="00894740">
      <w:rPr>
        <w:sz w:val="18"/>
        <w:lang w:val="en-ID"/>
      </w:rPr>
      <w:t xml:space="preserve"> ,</w:t>
    </w:r>
    <w:r w:rsidR="00671851" w:rsidRPr="00894740">
      <w:rPr>
        <w:color w:val="FF0000"/>
        <w:sz w:val="18"/>
        <w:lang w:val="en-ID"/>
      </w:rPr>
      <w:t xml:space="preserve"> </w:t>
    </w:r>
    <w:proofErr w:type="spellStart"/>
    <w:r w:rsidR="00147F2C" w:rsidRPr="00894740">
      <w:rPr>
        <w:color w:val="FF0000"/>
        <w:sz w:val="18"/>
        <w:lang w:val="en-ID"/>
      </w:rPr>
      <w:t>mm</w:t>
    </w:r>
    <w:r w:rsidR="007F1829" w:rsidRPr="00894740">
      <w:rPr>
        <w:color w:val="FF0000"/>
        <w:sz w:val="18"/>
        <w:lang w:val="en-ID"/>
      </w:rPr>
      <w:t>mm</w:t>
    </w:r>
    <w:proofErr w:type="spellEnd"/>
    <w:r w:rsidR="00671851" w:rsidRPr="00894740">
      <w:rPr>
        <w:color w:val="FF0000"/>
        <w:sz w:val="18"/>
        <w:lang w:val="en-ID"/>
      </w:rPr>
      <w:t xml:space="preserve"> </w:t>
    </w:r>
    <w:proofErr w:type="spellStart"/>
    <w:r w:rsidR="00147F2C" w:rsidRPr="00894740">
      <w:rPr>
        <w:color w:val="FF0000"/>
        <w:sz w:val="18"/>
        <w:lang w:val="en-ID"/>
      </w:rPr>
      <w:t>yy</w:t>
    </w:r>
    <w:r w:rsidR="00E34D0F" w:rsidRPr="00894740">
      <w:rPr>
        <w:color w:val="FF0000"/>
        <w:sz w:val="18"/>
        <w:lang w:val="en-ID"/>
      </w:rPr>
      <w:t>y</w:t>
    </w:r>
    <w:r w:rsidR="00147F2C" w:rsidRPr="00894740">
      <w:rPr>
        <w:color w:val="FF0000"/>
        <w:sz w:val="18"/>
        <w:lang w:val="en-ID"/>
      </w:rPr>
      <w:t>y</w:t>
    </w:r>
    <w:proofErr w:type="spellEnd"/>
    <w:r w:rsidR="000F0E36">
      <w:rPr>
        <w:sz w:val="20"/>
        <w:lang w:val="en-ID"/>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EBFFC" w14:textId="165A4290" w:rsidR="00A13F23" w:rsidRDefault="001A40D3" w:rsidP="00381642">
    <w:pPr>
      <w:pStyle w:val="Header"/>
      <w:tabs>
        <w:tab w:val="clear" w:pos="9360"/>
        <w:tab w:val="right" w:pos="10773"/>
      </w:tabs>
      <w:rPr>
        <w:sz w:val="20"/>
        <w:lang w:val="en-ID"/>
      </w:rPr>
    </w:pPr>
    <w:r>
      <w:rPr>
        <w:noProof/>
      </w:rPr>
      <w:drawing>
        <wp:anchor distT="0" distB="0" distL="114300" distR="114300" simplePos="0" relativeHeight="251657728" behindDoc="0" locked="0" layoutInCell="1" allowOverlap="1" wp14:anchorId="519B9702" wp14:editId="3B2BB20C">
          <wp:simplePos x="0" y="0"/>
          <wp:positionH relativeFrom="column">
            <wp:posOffset>-57150</wp:posOffset>
          </wp:positionH>
          <wp:positionV relativeFrom="paragraph">
            <wp:posOffset>58420</wp:posOffset>
          </wp:positionV>
          <wp:extent cx="3886200" cy="628650"/>
          <wp:effectExtent l="0" t="0" r="0" b="0"/>
          <wp:wrapNone/>
          <wp:docPr id="11" name="Picture 1" descr="Description: bannerjust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bannerjusti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86200" cy="628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87E39E" w14:textId="77777777" w:rsidR="00312962" w:rsidRDefault="00312962" w:rsidP="00AD4912">
    <w:pPr>
      <w:pStyle w:val="Header"/>
      <w:tabs>
        <w:tab w:val="clear" w:pos="4680"/>
        <w:tab w:val="clear" w:pos="9360"/>
      </w:tabs>
      <w:rPr>
        <w:rFonts w:ascii="Calibri" w:hAnsi="Calibri" w:cs="Calibri"/>
        <w:sz w:val="22"/>
        <w:lang w:val="en-ID"/>
      </w:rPr>
    </w:pP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sidRPr="00EE45C5">
      <w:rPr>
        <w:rFonts w:ascii="Arial" w:hAnsi="Arial" w:cs="Arial"/>
        <w:sz w:val="18"/>
        <w:szCs w:val="20"/>
      </w:rPr>
      <w:t xml:space="preserve">DOI: </w:t>
    </w:r>
    <w:r w:rsidRPr="008F5BF5">
      <w:rPr>
        <w:rFonts w:ascii="Arial" w:hAnsi="Arial" w:cs="Arial"/>
        <w:sz w:val="18"/>
        <w:szCs w:val="20"/>
      </w:rPr>
      <w:t>10.26418/</w:t>
    </w:r>
    <w:proofErr w:type="spellStart"/>
    <w:r w:rsidRPr="008F5BF5">
      <w:rPr>
        <w:rFonts w:ascii="Arial" w:hAnsi="Arial" w:cs="Arial"/>
        <w:sz w:val="18"/>
        <w:szCs w:val="20"/>
      </w:rPr>
      <w:t>justin.v</w:t>
    </w:r>
    <w:proofErr w:type="spellEnd"/>
    <w:r>
      <w:rPr>
        <w:rFonts w:ascii="Arial" w:hAnsi="Arial" w:cs="Arial"/>
        <w:color w:val="FF0000"/>
        <w:sz w:val="18"/>
        <w:szCs w:val="20"/>
        <w:lang w:val="en-US"/>
      </w:rPr>
      <w:t>#</w:t>
    </w:r>
    <w:r w:rsidRPr="008F5BF5">
      <w:rPr>
        <w:rFonts w:ascii="Arial" w:hAnsi="Arial" w:cs="Arial"/>
        <w:sz w:val="18"/>
        <w:szCs w:val="20"/>
      </w:rPr>
      <w:t>i</w:t>
    </w:r>
    <w:r>
      <w:rPr>
        <w:rFonts w:ascii="Arial" w:hAnsi="Arial" w:cs="Arial"/>
        <w:color w:val="FF0000"/>
        <w:sz w:val="18"/>
        <w:szCs w:val="20"/>
        <w:lang w:val="en-US"/>
      </w:rPr>
      <w:t>#</w:t>
    </w:r>
    <w:r w:rsidRPr="008F5BF5">
      <w:rPr>
        <w:rFonts w:ascii="Arial" w:hAnsi="Arial" w:cs="Arial"/>
        <w:sz w:val="18"/>
        <w:szCs w:val="20"/>
      </w:rPr>
      <w:t>.</w:t>
    </w:r>
    <w:proofErr w:type="spellStart"/>
    <w:r>
      <w:rPr>
        <w:rFonts w:ascii="Arial" w:hAnsi="Arial" w:cs="Arial"/>
        <w:color w:val="FF0000"/>
        <w:sz w:val="18"/>
        <w:szCs w:val="20"/>
        <w:lang w:val="en-US"/>
      </w:rPr>
      <w:t>xxxx</w:t>
    </w:r>
    <w:proofErr w:type="spellEnd"/>
    <w:r>
      <w:rPr>
        <w:rFonts w:ascii="Calibri" w:hAnsi="Calibri" w:cs="Calibri"/>
        <w:sz w:val="22"/>
        <w:lang w:val="en-ID"/>
      </w:rPr>
      <w:t xml:space="preserve"> </w:t>
    </w:r>
  </w:p>
  <w:p w14:paraId="6B33D94C" w14:textId="77777777" w:rsidR="004C304C" w:rsidRDefault="004C304C" w:rsidP="00AD4912">
    <w:pPr>
      <w:pStyle w:val="Header"/>
      <w:tabs>
        <w:tab w:val="clear" w:pos="4680"/>
        <w:tab w:val="clear" w:pos="9360"/>
      </w:tabs>
      <w:ind w:left="5760" w:firstLine="720"/>
      <w:rPr>
        <w:noProof/>
        <w:sz w:val="20"/>
        <w:lang w:val="en-US" w:eastAsia="en-US"/>
      </w:rPr>
    </w:pPr>
    <w:r w:rsidRPr="00C75D92">
      <w:rPr>
        <w:rFonts w:ascii="Calibri" w:hAnsi="Calibri" w:cs="Calibri"/>
        <w:sz w:val="22"/>
        <w:lang w:val="en-ID"/>
      </w:rPr>
      <w:t>Vol</w:t>
    </w:r>
    <w:r w:rsidRPr="00CC4AE0">
      <w:rPr>
        <w:rFonts w:ascii="Calibri" w:hAnsi="Calibri" w:cs="Calibri"/>
        <w:color w:val="FF0000"/>
        <w:sz w:val="22"/>
        <w:lang w:val="en-ID"/>
      </w:rPr>
      <w:t>. xx</w:t>
    </w:r>
    <w:r w:rsidRPr="00C75D92">
      <w:rPr>
        <w:rFonts w:ascii="Calibri" w:hAnsi="Calibri" w:cs="Calibri"/>
        <w:sz w:val="22"/>
        <w:lang w:val="en-ID"/>
      </w:rPr>
      <w:t xml:space="preserve">, No. </w:t>
    </w:r>
    <w:r w:rsidRPr="00CC4AE0">
      <w:rPr>
        <w:rFonts w:ascii="Calibri" w:hAnsi="Calibri" w:cs="Calibri"/>
        <w:color w:val="FF0000"/>
        <w:sz w:val="22"/>
        <w:lang w:val="en-ID"/>
      </w:rPr>
      <w:t>x</w:t>
    </w:r>
    <w:r w:rsidR="00CC4AE0">
      <w:rPr>
        <w:rFonts w:ascii="Calibri" w:hAnsi="Calibri" w:cs="Calibri"/>
        <w:sz w:val="22"/>
        <w:lang w:val="en-ID"/>
      </w:rPr>
      <w:t xml:space="preserve">, </w:t>
    </w:r>
    <w:proofErr w:type="spellStart"/>
    <w:r w:rsidR="00CC4AE0" w:rsidRPr="00CC4AE0">
      <w:rPr>
        <w:rFonts w:ascii="Calibri" w:hAnsi="Calibri" w:cs="Calibri"/>
        <w:color w:val="FF0000"/>
        <w:sz w:val="22"/>
        <w:lang w:val="en-ID"/>
      </w:rPr>
      <w:t>mmmm</w:t>
    </w:r>
    <w:proofErr w:type="spellEnd"/>
    <w:r w:rsidRPr="00C75D92">
      <w:rPr>
        <w:rFonts w:ascii="Calibri" w:hAnsi="Calibri" w:cs="Calibri"/>
        <w:sz w:val="22"/>
        <w:lang w:val="en-ID"/>
      </w:rPr>
      <w:t xml:space="preserve"> </w:t>
    </w:r>
    <w:r w:rsidR="00CC4AE0">
      <w:rPr>
        <w:rFonts w:ascii="Calibri" w:hAnsi="Calibri" w:cs="Calibri"/>
        <w:sz w:val="22"/>
        <w:lang w:val="en-ID"/>
      </w:rPr>
      <w:t>20</w:t>
    </w:r>
    <w:r w:rsidRPr="00CC4AE0">
      <w:rPr>
        <w:rFonts w:ascii="Calibri" w:hAnsi="Calibri" w:cs="Calibri"/>
        <w:color w:val="FF0000"/>
        <w:sz w:val="22"/>
        <w:lang w:val="en-ID"/>
      </w:rPr>
      <w:t>yy</w:t>
    </w:r>
  </w:p>
  <w:p w14:paraId="3F241B97" w14:textId="77777777" w:rsidR="004C304C" w:rsidRDefault="004C304C" w:rsidP="004C304C">
    <w:pPr>
      <w:pStyle w:val="Header"/>
      <w:tabs>
        <w:tab w:val="clear" w:pos="4680"/>
        <w:tab w:val="clear" w:pos="9360"/>
        <w:tab w:val="center" w:pos="4820"/>
        <w:tab w:val="right" w:pos="10773"/>
      </w:tabs>
      <w:jc w:val="both"/>
      <w:rPr>
        <w:rFonts w:ascii="Calibri" w:hAnsi="Calibri" w:cs="Calibri"/>
        <w:sz w:val="22"/>
        <w:lang w:val="en-ID"/>
      </w:rPr>
    </w:pPr>
  </w:p>
  <w:p w14:paraId="674347BF" w14:textId="77777777" w:rsidR="004C304C" w:rsidRPr="00894740" w:rsidRDefault="004C304C" w:rsidP="00894740">
    <w:pPr>
      <w:pStyle w:val="Header"/>
      <w:pBdr>
        <w:bottom w:val="single" w:sz="4" w:space="1" w:color="auto"/>
      </w:pBdr>
      <w:tabs>
        <w:tab w:val="clear" w:pos="4680"/>
        <w:tab w:val="clear" w:pos="9360"/>
        <w:tab w:val="center" w:pos="4820"/>
        <w:tab w:val="right" w:pos="10773"/>
      </w:tabs>
      <w:spacing w:before="120"/>
      <w:jc w:val="both"/>
      <w:rPr>
        <w:rFonts w:ascii="Calibri" w:hAnsi="Calibri" w:cs="Calibri"/>
        <w:sz w:val="22"/>
        <w:lang w:val="en-ID"/>
      </w:rPr>
    </w:pPr>
    <w:r w:rsidRPr="003D7190">
      <w:rPr>
        <w:rFonts w:ascii="Calibri" w:hAnsi="Calibri" w:cs="Calibri"/>
        <w:sz w:val="22"/>
        <w:lang w:val="en-ID"/>
      </w:rPr>
      <w:t>p-ISSN : 2460-3562 / e-ISSN : 2620-898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F1421F24"/>
    <w:lvl w:ilvl="0">
      <w:start w:val="1"/>
      <w:numFmt w:val="upperRoman"/>
      <w:pStyle w:val="IEEEHeading1"/>
      <w:lvlText w:val="%1."/>
      <w:lvlJc w:val="left"/>
      <w:pPr>
        <w:ind w:left="0" w:firstLine="0"/>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2"/>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328273D7"/>
    <w:multiLevelType w:val="multilevel"/>
    <w:tmpl w:val="9C8E938C"/>
    <w:numStyleLink w:val="IEEEBullet1"/>
  </w:abstractNum>
  <w:abstractNum w:abstractNumId="3"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 w15:restartNumberingAfterBreak="0">
    <w:nsid w:val="50232215"/>
    <w:multiLevelType w:val="multilevel"/>
    <w:tmpl w:val="3D5EA5BC"/>
    <w:lvl w:ilvl="0">
      <w:start w:val="1"/>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6A7F4B21"/>
    <w:multiLevelType w:val="multilevel"/>
    <w:tmpl w:val="CADAA1BC"/>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980622970">
    <w:abstractNumId w:val="4"/>
  </w:num>
  <w:num w:numId="2" w16cid:durableId="583803443">
    <w:abstractNumId w:val="5"/>
  </w:num>
  <w:num w:numId="3" w16cid:durableId="1493762947">
    <w:abstractNumId w:val="4"/>
  </w:num>
  <w:num w:numId="4" w16cid:durableId="524637316">
    <w:abstractNumId w:val="4"/>
  </w:num>
  <w:num w:numId="5" w16cid:durableId="1375423019">
    <w:abstractNumId w:val="3"/>
  </w:num>
  <w:num w:numId="6" w16cid:durableId="956906410">
    <w:abstractNumId w:val="2"/>
  </w:num>
  <w:num w:numId="7" w16cid:durableId="2099867463">
    <w:abstractNumId w:val="0"/>
  </w:num>
  <w:num w:numId="8" w16cid:durableId="1242131874">
    <w:abstractNumId w:val="1"/>
  </w:num>
  <w:num w:numId="9" w16cid:durableId="102566765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55158957">
    <w:abstractNumId w:val="0"/>
  </w:num>
  <w:num w:numId="11" w16cid:durableId="165364278">
    <w:abstractNumId w:val="0"/>
  </w:num>
  <w:num w:numId="12" w16cid:durableId="1531333659">
    <w:abstractNumId w:val="0"/>
    <w:lvlOverride w:ilvl="0">
      <w:startOverride w:val="2"/>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ctiveWritingStyle w:appName="MSWord" w:lang="en-AU" w:vendorID="64" w:dllVersion="6" w:nlCheck="1" w:checkStyle="0"/>
  <w:activeWritingStyle w:appName="MSWord" w:lang="en-GB" w:vendorID="64" w:dllVersion="6" w:nlCheck="1" w:checkStyle="0"/>
  <w:activeWritingStyle w:appName="MSWord" w:lang="en-US" w:vendorID="64" w:dllVersion="6" w:nlCheck="1" w:checkStyle="0"/>
  <w:activeWritingStyle w:appName="MSWord" w:lang="en-ID"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ID" w:vendorID="64" w:dllVersion="4096" w:nlCheck="1" w:checkStyle="0"/>
  <w:activeWritingStyle w:appName="MSWord" w:lang="en-US" w:vendorID="64" w:dllVersion="4096"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29C9"/>
    <w:rsid w:val="000069DF"/>
    <w:rsid w:val="00013500"/>
    <w:rsid w:val="00017719"/>
    <w:rsid w:val="000236C4"/>
    <w:rsid w:val="00027F1D"/>
    <w:rsid w:val="0003296C"/>
    <w:rsid w:val="00042F9F"/>
    <w:rsid w:val="00054421"/>
    <w:rsid w:val="00055F47"/>
    <w:rsid w:val="00062E46"/>
    <w:rsid w:val="00066698"/>
    <w:rsid w:val="00071C25"/>
    <w:rsid w:val="00074AC8"/>
    <w:rsid w:val="00081408"/>
    <w:rsid w:val="00081EBE"/>
    <w:rsid w:val="00086EDC"/>
    <w:rsid w:val="000A0AD9"/>
    <w:rsid w:val="000B201E"/>
    <w:rsid w:val="000B36A3"/>
    <w:rsid w:val="000B79D4"/>
    <w:rsid w:val="000C013C"/>
    <w:rsid w:val="000C3C50"/>
    <w:rsid w:val="000C4604"/>
    <w:rsid w:val="000C5338"/>
    <w:rsid w:val="000C6EFE"/>
    <w:rsid w:val="000D00A2"/>
    <w:rsid w:val="000D58C7"/>
    <w:rsid w:val="000D6C9F"/>
    <w:rsid w:val="000E3F84"/>
    <w:rsid w:val="000E5AD7"/>
    <w:rsid w:val="000E624F"/>
    <w:rsid w:val="000F0E36"/>
    <w:rsid w:val="000F30CA"/>
    <w:rsid w:val="000F35B4"/>
    <w:rsid w:val="000F6B1A"/>
    <w:rsid w:val="00101924"/>
    <w:rsid w:val="001056DF"/>
    <w:rsid w:val="00114025"/>
    <w:rsid w:val="00115E60"/>
    <w:rsid w:val="001160D2"/>
    <w:rsid w:val="00123834"/>
    <w:rsid w:val="00124ECF"/>
    <w:rsid w:val="001348A5"/>
    <w:rsid w:val="00141BB0"/>
    <w:rsid w:val="00147BFA"/>
    <w:rsid w:val="00147F2C"/>
    <w:rsid w:val="0015009D"/>
    <w:rsid w:val="00151B8E"/>
    <w:rsid w:val="001561A8"/>
    <w:rsid w:val="00156270"/>
    <w:rsid w:val="00166A1B"/>
    <w:rsid w:val="00173908"/>
    <w:rsid w:val="001774BB"/>
    <w:rsid w:val="00181B20"/>
    <w:rsid w:val="00182170"/>
    <w:rsid w:val="00184777"/>
    <w:rsid w:val="00191F5D"/>
    <w:rsid w:val="001928FB"/>
    <w:rsid w:val="00192BC7"/>
    <w:rsid w:val="00196654"/>
    <w:rsid w:val="001A2D6E"/>
    <w:rsid w:val="001A40D3"/>
    <w:rsid w:val="001A50EA"/>
    <w:rsid w:val="001B2F26"/>
    <w:rsid w:val="001C6E50"/>
    <w:rsid w:val="001C78E6"/>
    <w:rsid w:val="001D0866"/>
    <w:rsid w:val="001E3FB3"/>
    <w:rsid w:val="001E52B0"/>
    <w:rsid w:val="001F1173"/>
    <w:rsid w:val="001F16CD"/>
    <w:rsid w:val="001F47D2"/>
    <w:rsid w:val="001F5734"/>
    <w:rsid w:val="002008F9"/>
    <w:rsid w:val="00206055"/>
    <w:rsid w:val="00214194"/>
    <w:rsid w:val="0022285A"/>
    <w:rsid w:val="00224C61"/>
    <w:rsid w:val="002272D9"/>
    <w:rsid w:val="0023157D"/>
    <w:rsid w:val="00232D86"/>
    <w:rsid w:val="002342E5"/>
    <w:rsid w:val="002378D3"/>
    <w:rsid w:val="00243904"/>
    <w:rsid w:val="00255642"/>
    <w:rsid w:val="0025644E"/>
    <w:rsid w:val="0027227B"/>
    <w:rsid w:val="002732CB"/>
    <w:rsid w:val="00273AC7"/>
    <w:rsid w:val="00273D2C"/>
    <w:rsid w:val="00285ECD"/>
    <w:rsid w:val="00286BC7"/>
    <w:rsid w:val="00290E1B"/>
    <w:rsid w:val="00291B17"/>
    <w:rsid w:val="002947E8"/>
    <w:rsid w:val="002A6742"/>
    <w:rsid w:val="002A6C54"/>
    <w:rsid w:val="002B3E29"/>
    <w:rsid w:val="002B431B"/>
    <w:rsid w:val="002C1A7F"/>
    <w:rsid w:val="002C4239"/>
    <w:rsid w:val="002C559D"/>
    <w:rsid w:val="002D2D42"/>
    <w:rsid w:val="002D39F3"/>
    <w:rsid w:val="002D4B28"/>
    <w:rsid w:val="002E0445"/>
    <w:rsid w:val="002F207E"/>
    <w:rsid w:val="002F56A8"/>
    <w:rsid w:val="002F72D0"/>
    <w:rsid w:val="003003AB"/>
    <w:rsid w:val="00305DEB"/>
    <w:rsid w:val="00311C49"/>
    <w:rsid w:val="00312962"/>
    <w:rsid w:val="00317E40"/>
    <w:rsid w:val="0032119E"/>
    <w:rsid w:val="00321304"/>
    <w:rsid w:val="003213D4"/>
    <w:rsid w:val="00324048"/>
    <w:rsid w:val="00331F84"/>
    <w:rsid w:val="00346B61"/>
    <w:rsid w:val="00350D73"/>
    <w:rsid w:val="00354E38"/>
    <w:rsid w:val="003600E6"/>
    <w:rsid w:val="00361EB5"/>
    <w:rsid w:val="003638F0"/>
    <w:rsid w:val="00373E58"/>
    <w:rsid w:val="003773A6"/>
    <w:rsid w:val="00381642"/>
    <w:rsid w:val="00383FFD"/>
    <w:rsid w:val="003950A4"/>
    <w:rsid w:val="00397DBA"/>
    <w:rsid w:val="00397FD3"/>
    <w:rsid w:val="003B3D11"/>
    <w:rsid w:val="003C3A4C"/>
    <w:rsid w:val="003C4C66"/>
    <w:rsid w:val="003D0933"/>
    <w:rsid w:val="003D1565"/>
    <w:rsid w:val="003D5585"/>
    <w:rsid w:val="003D7190"/>
    <w:rsid w:val="003E3577"/>
    <w:rsid w:val="003F3A61"/>
    <w:rsid w:val="003F5589"/>
    <w:rsid w:val="003F5992"/>
    <w:rsid w:val="00405B57"/>
    <w:rsid w:val="00410A5D"/>
    <w:rsid w:val="004123BF"/>
    <w:rsid w:val="00414909"/>
    <w:rsid w:val="00414D12"/>
    <w:rsid w:val="00415A73"/>
    <w:rsid w:val="004166CE"/>
    <w:rsid w:val="00416DFD"/>
    <w:rsid w:val="00417836"/>
    <w:rsid w:val="0042094F"/>
    <w:rsid w:val="00425A6A"/>
    <w:rsid w:val="00425BF3"/>
    <w:rsid w:val="00426FBB"/>
    <w:rsid w:val="0044113A"/>
    <w:rsid w:val="00443BC0"/>
    <w:rsid w:val="00456E8E"/>
    <w:rsid w:val="0047429A"/>
    <w:rsid w:val="00477890"/>
    <w:rsid w:val="0048374C"/>
    <w:rsid w:val="0048771D"/>
    <w:rsid w:val="00496A75"/>
    <w:rsid w:val="004A16D7"/>
    <w:rsid w:val="004A1979"/>
    <w:rsid w:val="004A62A4"/>
    <w:rsid w:val="004A6336"/>
    <w:rsid w:val="004A6605"/>
    <w:rsid w:val="004C304C"/>
    <w:rsid w:val="004C45FA"/>
    <w:rsid w:val="004E1BD8"/>
    <w:rsid w:val="004E38CF"/>
    <w:rsid w:val="004E452A"/>
    <w:rsid w:val="004E453F"/>
    <w:rsid w:val="004E78E3"/>
    <w:rsid w:val="004F4891"/>
    <w:rsid w:val="004F6497"/>
    <w:rsid w:val="005004BF"/>
    <w:rsid w:val="00502AE2"/>
    <w:rsid w:val="00502E89"/>
    <w:rsid w:val="00510E95"/>
    <w:rsid w:val="00513662"/>
    <w:rsid w:val="00520082"/>
    <w:rsid w:val="00527D56"/>
    <w:rsid w:val="0053221F"/>
    <w:rsid w:val="00532CB4"/>
    <w:rsid w:val="00536FAE"/>
    <w:rsid w:val="005417C7"/>
    <w:rsid w:val="00542C85"/>
    <w:rsid w:val="00542F03"/>
    <w:rsid w:val="00544A39"/>
    <w:rsid w:val="00544DEC"/>
    <w:rsid w:val="00553510"/>
    <w:rsid w:val="00553CFE"/>
    <w:rsid w:val="00554186"/>
    <w:rsid w:val="005742F3"/>
    <w:rsid w:val="00581F40"/>
    <w:rsid w:val="00585769"/>
    <w:rsid w:val="00591130"/>
    <w:rsid w:val="005A3F28"/>
    <w:rsid w:val="005A40BE"/>
    <w:rsid w:val="005A5886"/>
    <w:rsid w:val="005B13E2"/>
    <w:rsid w:val="005B2F2A"/>
    <w:rsid w:val="005B47D7"/>
    <w:rsid w:val="005C5526"/>
    <w:rsid w:val="005C62C6"/>
    <w:rsid w:val="005D3515"/>
    <w:rsid w:val="005D5C52"/>
    <w:rsid w:val="005D7B9E"/>
    <w:rsid w:val="005F0834"/>
    <w:rsid w:val="005F6DC3"/>
    <w:rsid w:val="00601A8E"/>
    <w:rsid w:val="0060472C"/>
    <w:rsid w:val="006070BE"/>
    <w:rsid w:val="0062033E"/>
    <w:rsid w:val="00624482"/>
    <w:rsid w:val="00631A2F"/>
    <w:rsid w:val="006326DB"/>
    <w:rsid w:val="00641B5F"/>
    <w:rsid w:val="0064799C"/>
    <w:rsid w:val="00647C3B"/>
    <w:rsid w:val="0065327D"/>
    <w:rsid w:val="00653323"/>
    <w:rsid w:val="00653EAD"/>
    <w:rsid w:val="00654156"/>
    <w:rsid w:val="00655BE2"/>
    <w:rsid w:val="0065798E"/>
    <w:rsid w:val="00670AE4"/>
    <w:rsid w:val="00671851"/>
    <w:rsid w:val="00671E41"/>
    <w:rsid w:val="006749FE"/>
    <w:rsid w:val="00694EA7"/>
    <w:rsid w:val="006A1DF4"/>
    <w:rsid w:val="006B39B9"/>
    <w:rsid w:val="006B47CA"/>
    <w:rsid w:val="006B7B41"/>
    <w:rsid w:val="006C0551"/>
    <w:rsid w:val="006C5E4F"/>
    <w:rsid w:val="006C7AAA"/>
    <w:rsid w:val="006D1C2A"/>
    <w:rsid w:val="006D264F"/>
    <w:rsid w:val="006D2F85"/>
    <w:rsid w:val="006E2451"/>
    <w:rsid w:val="006E2A8D"/>
    <w:rsid w:val="006E2CDA"/>
    <w:rsid w:val="006E7574"/>
    <w:rsid w:val="006F12AD"/>
    <w:rsid w:val="00703430"/>
    <w:rsid w:val="007035AF"/>
    <w:rsid w:val="007069BE"/>
    <w:rsid w:val="00721A8C"/>
    <w:rsid w:val="00731E37"/>
    <w:rsid w:val="0073723E"/>
    <w:rsid w:val="00745C86"/>
    <w:rsid w:val="00747996"/>
    <w:rsid w:val="00760109"/>
    <w:rsid w:val="00764603"/>
    <w:rsid w:val="0076604D"/>
    <w:rsid w:val="0077256B"/>
    <w:rsid w:val="00777D3A"/>
    <w:rsid w:val="007817F2"/>
    <w:rsid w:val="007818BC"/>
    <w:rsid w:val="00786042"/>
    <w:rsid w:val="00790909"/>
    <w:rsid w:val="00792A38"/>
    <w:rsid w:val="007941BB"/>
    <w:rsid w:val="00797F9A"/>
    <w:rsid w:val="007A09B9"/>
    <w:rsid w:val="007B5A07"/>
    <w:rsid w:val="007C3CB1"/>
    <w:rsid w:val="007C4629"/>
    <w:rsid w:val="007D3E71"/>
    <w:rsid w:val="007D63FB"/>
    <w:rsid w:val="007E5D6A"/>
    <w:rsid w:val="007E645D"/>
    <w:rsid w:val="007F1829"/>
    <w:rsid w:val="007F18DB"/>
    <w:rsid w:val="007F25FA"/>
    <w:rsid w:val="007F6CF4"/>
    <w:rsid w:val="007F75CA"/>
    <w:rsid w:val="0080720C"/>
    <w:rsid w:val="008073A9"/>
    <w:rsid w:val="008079EB"/>
    <w:rsid w:val="00815D17"/>
    <w:rsid w:val="00821E08"/>
    <w:rsid w:val="00834EFD"/>
    <w:rsid w:val="00836A3F"/>
    <w:rsid w:val="00842BA1"/>
    <w:rsid w:val="00844B24"/>
    <w:rsid w:val="0084515F"/>
    <w:rsid w:val="0085092D"/>
    <w:rsid w:val="008635A5"/>
    <w:rsid w:val="00872EDF"/>
    <w:rsid w:val="00877D4C"/>
    <w:rsid w:val="00883903"/>
    <w:rsid w:val="00894724"/>
    <w:rsid w:val="00894740"/>
    <w:rsid w:val="008958D1"/>
    <w:rsid w:val="00896CCF"/>
    <w:rsid w:val="0089763B"/>
    <w:rsid w:val="008A0E7E"/>
    <w:rsid w:val="008A33EF"/>
    <w:rsid w:val="008B6AE3"/>
    <w:rsid w:val="008B6C98"/>
    <w:rsid w:val="008C1BFE"/>
    <w:rsid w:val="008C23A2"/>
    <w:rsid w:val="008C669C"/>
    <w:rsid w:val="008D1045"/>
    <w:rsid w:val="008D4D7A"/>
    <w:rsid w:val="008E5996"/>
    <w:rsid w:val="008E5D00"/>
    <w:rsid w:val="008E5DC9"/>
    <w:rsid w:val="008E671D"/>
    <w:rsid w:val="008F5561"/>
    <w:rsid w:val="008F5BF5"/>
    <w:rsid w:val="00901AE1"/>
    <w:rsid w:val="00903454"/>
    <w:rsid w:val="00906656"/>
    <w:rsid w:val="00914713"/>
    <w:rsid w:val="009154D2"/>
    <w:rsid w:val="009205B4"/>
    <w:rsid w:val="0092289F"/>
    <w:rsid w:val="00923F2F"/>
    <w:rsid w:val="0093046E"/>
    <w:rsid w:val="00940BFA"/>
    <w:rsid w:val="00953C65"/>
    <w:rsid w:val="00955B59"/>
    <w:rsid w:val="00955CC2"/>
    <w:rsid w:val="00957B66"/>
    <w:rsid w:val="00967638"/>
    <w:rsid w:val="0097133A"/>
    <w:rsid w:val="00992262"/>
    <w:rsid w:val="009926BC"/>
    <w:rsid w:val="00993124"/>
    <w:rsid w:val="009A4319"/>
    <w:rsid w:val="009A6C3F"/>
    <w:rsid w:val="009B4D82"/>
    <w:rsid w:val="009B73F2"/>
    <w:rsid w:val="009C12BD"/>
    <w:rsid w:val="009C50FE"/>
    <w:rsid w:val="009E3CD9"/>
    <w:rsid w:val="009E7DF9"/>
    <w:rsid w:val="009E7EED"/>
    <w:rsid w:val="009F2A8F"/>
    <w:rsid w:val="00A01096"/>
    <w:rsid w:val="00A01DB6"/>
    <w:rsid w:val="00A03E75"/>
    <w:rsid w:val="00A13F23"/>
    <w:rsid w:val="00A164A8"/>
    <w:rsid w:val="00A27AFD"/>
    <w:rsid w:val="00A32452"/>
    <w:rsid w:val="00A32BFA"/>
    <w:rsid w:val="00A3523D"/>
    <w:rsid w:val="00A37E7A"/>
    <w:rsid w:val="00A45FCE"/>
    <w:rsid w:val="00A47BFB"/>
    <w:rsid w:val="00A47CE8"/>
    <w:rsid w:val="00A52D37"/>
    <w:rsid w:val="00A60A10"/>
    <w:rsid w:val="00A72C4C"/>
    <w:rsid w:val="00A7338D"/>
    <w:rsid w:val="00A75671"/>
    <w:rsid w:val="00A773CC"/>
    <w:rsid w:val="00A77EC2"/>
    <w:rsid w:val="00A82E61"/>
    <w:rsid w:val="00A82EFE"/>
    <w:rsid w:val="00A9318B"/>
    <w:rsid w:val="00A94AC1"/>
    <w:rsid w:val="00AA3F9D"/>
    <w:rsid w:val="00AB18B7"/>
    <w:rsid w:val="00AC4992"/>
    <w:rsid w:val="00AC5E03"/>
    <w:rsid w:val="00AD335D"/>
    <w:rsid w:val="00AD4912"/>
    <w:rsid w:val="00AD5106"/>
    <w:rsid w:val="00AD5EAE"/>
    <w:rsid w:val="00AE638D"/>
    <w:rsid w:val="00AF1AD7"/>
    <w:rsid w:val="00AF3F74"/>
    <w:rsid w:val="00AF792B"/>
    <w:rsid w:val="00B000D9"/>
    <w:rsid w:val="00B02AF7"/>
    <w:rsid w:val="00B0455A"/>
    <w:rsid w:val="00B105DC"/>
    <w:rsid w:val="00B220C6"/>
    <w:rsid w:val="00B22C86"/>
    <w:rsid w:val="00B2320F"/>
    <w:rsid w:val="00B52C6A"/>
    <w:rsid w:val="00B5517B"/>
    <w:rsid w:val="00B55D5E"/>
    <w:rsid w:val="00B80060"/>
    <w:rsid w:val="00B827A6"/>
    <w:rsid w:val="00B871C0"/>
    <w:rsid w:val="00B94516"/>
    <w:rsid w:val="00BB2855"/>
    <w:rsid w:val="00BB2BD0"/>
    <w:rsid w:val="00BB75A2"/>
    <w:rsid w:val="00BC0DF0"/>
    <w:rsid w:val="00BD19C1"/>
    <w:rsid w:val="00BD25B8"/>
    <w:rsid w:val="00BD3086"/>
    <w:rsid w:val="00BF1A76"/>
    <w:rsid w:val="00BF34D9"/>
    <w:rsid w:val="00BF4492"/>
    <w:rsid w:val="00BF4B5E"/>
    <w:rsid w:val="00C012E1"/>
    <w:rsid w:val="00C02074"/>
    <w:rsid w:val="00C06BB4"/>
    <w:rsid w:val="00C10D20"/>
    <w:rsid w:val="00C12DA9"/>
    <w:rsid w:val="00C12E0C"/>
    <w:rsid w:val="00C14675"/>
    <w:rsid w:val="00C21916"/>
    <w:rsid w:val="00C250AC"/>
    <w:rsid w:val="00C457CA"/>
    <w:rsid w:val="00C45F34"/>
    <w:rsid w:val="00C50676"/>
    <w:rsid w:val="00C57FB7"/>
    <w:rsid w:val="00C6083B"/>
    <w:rsid w:val="00C65F3F"/>
    <w:rsid w:val="00C7105B"/>
    <w:rsid w:val="00C71E05"/>
    <w:rsid w:val="00C72414"/>
    <w:rsid w:val="00C75D92"/>
    <w:rsid w:val="00C8667B"/>
    <w:rsid w:val="00C9264E"/>
    <w:rsid w:val="00C97A8E"/>
    <w:rsid w:val="00CA4CE3"/>
    <w:rsid w:val="00CB221F"/>
    <w:rsid w:val="00CB5DC1"/>
    <w:rsid w:val="00CC4808"/>
    <w:rsid w:val="00CC4AE0"/>
    <w:rsid w:val="00CC59F3"/>
    <w:rsid w:val="00CD46B7"/>
    <w:rsid w:val="00CD4F3F"/>
    <w:rsid w:val="00CE1A10"/>
    <w:rsid w:val="00D01BA4"/>
    <w:rsid w:val="00D03AEA"/>
    <w:rsid w:val="00D05605"/>
    <w:rsid w:val="00D311F8"/>
    <w:rsid w:val="00D34C65"/>
    <w:rsid w:val="00D36B52"/>
    <w:rsid w:val="00D377C8"/>
    <w:rsid w:val="00D41274"/>
    <w:rsid w:val="00D414FE"/>
    <w:rsid w:val="00D43BF3"/>
    <w:rsid w:val="00D459F1"/>
    <w:rsid w:val="00D52C3B"/>
    <w:rsid w:val="00D562FF"/>
    <w:rsid w:val="00D601ED"/>
    <w:rsid w:val="00D76513"/>
    <w:rsid w:val="00D767BB"/>
    <w:rsid w:val="00D81005"/>
    <w:rsid w:val="00D86682"/>
    <w:rsid w:val="00D939B0"/>
    <w:rsid w:val="00DA3992"/>
    <w:rsid w:val="00DA5913"/>
    <w:rsid w:val="00DA7911"/>
    <w:rsid w:val="00DB0D8D"/>
    <w:rsid w:val="00DB16E0"/>
    <w:rsid w:val="00DB2DF9"/>
    <w:rsid w:val="00DB4379"/>
    <w:rsid w:val="00DB437D"/>
    <w:rsid w:val="00DB7E63"/>
    <w:rsid w:val="00DC2055"/>
    <w:rsid w:val="00DC4225"/>
    <w:rsid w:val="00DD27B9"/>
    <w:rsid w:val="00DD35CB"/>
    <w:rsid w:val="00DD3D25"/>
    <w:rsid w:val="00DD71E8"/>
    <w:rsid w:val="00DD7F83"/>
    <w:rsid w:val="00DE411F"/>
    <w:rsid w:val="00DE5E4D"/>
    <w:rsid w:val="00DE62D6"/>
    <w:rsid w:val="00DE6FCD"/>
    <w:rsid w:val="00DF1378"/>
    <w:rsid w:val="00DF2475"/>
    <w:rsid w:val="00E0641E"/>
    <w:rsid w:val="00E06664"/>
    <w:rsid w:val="00E1195E"/>
    <w:rsid w:val="00E12418"/>
    <w:rsid w:val="00E15AE5"/>
    <w:rsid w:val="00E15CFC"/>
    <w:rsid w:val="00E15DE2"/>
    <w:rsid w:val="00E24215"/>
    <w:rsid w:val="00E24E39"/>
    <w:rsid w:val="00E2798E"/>
    <w:rsid w:val="00E304BC"/>
    <w:rsid w:val="00E32853"/>
    <w:rsid w:val="00E32BED"/>
    <w:rsid w:val="00E34D0F"/>
    <w:rsid w:val="00E401F8"/>
    <w:rsid w:val="00E428C3"/>
    <w:rsid w:val="00E443FB"/>
    <w:rsid w:val="00E45FF0"/>
    <w:rsid w:val="00E46425"/>
    <w:rsid w:val="00E47D0E"/>
    <w:rsid w:val="00E50763"/>
    <w:rsid w:val="00E522E1"/>
    <w:rsid w:val="00E5420A"/>
    <w:rsid w:val="00E626B0"/>
    <w:rsid w:val="00E65018"/>
    <w:rsid w:val="00E707F0"/>
    <w:rsid w:val="00E71FEC"/>
    <w:rsid w:val="00E80DDD"/>
    <w:rsid w:val="00E85014"/>
    <w:rsid w:val="00E85513"/>
    <w:rsid w:val="00E94339"/>
    <w:rsid w:val="00E97563"/>
    <w:rsid w:val="00EA379D"/>
    <w:rsid w:val="00EA4B69"/>
    <w:rsid w:val="00EA4DE9"/>
    <w:rsid w:val="00EB0B63"/>
    <w:rsid w:val="00EB1245"/>
    <w:rsid w:val="00EB4689"/>
    <w:rsid w:val="00EB5D5E"/>
    <w:rsid w:val="00EC265C"/>
    <w:rsid w:val="00ED0AD5"/>
    <w:rsid w:val="00ED61CB"/>
    <w:rsid w:val="00ED6E02"/>
    <w:rsid w:val="00EE1874"/>
    <w:rsid w:val="00EE45C5"/>
    <w:rsid w:val="00EF78C7"/>
    <w:rsid w:val="00F02D0D"/>
    <w:rsid w:val="00F040E7"/>
    <w:rsid w:val="00F0659B"/>
    <w:rsid w:val="00F06A72"/>
    <w:rsid w:val="00F136F0"/>
    <w:rsid w:val="00F1716B"/>
    <w:rsid w:val="00F20BBB"/>
    <w:rsid w:val="00F24341"/>
    <w:rsid w:val="00F26B8D"/>
    <w:rsid w:val="00F32D58"/>
    <w:rsid w:val="00F36C25"/>
    <w:rsid w:val="00F43BD8"/>
    <w:rsid w:val="00F4654F"/>
    <w:rsid w:val="00F562F3"/>
    <w:rsid w:val="00F57E42"/>
    <w:rsid w:val="00F662AE"/>
    <w:rsid w:val="00F74B89"/>
    <w:rsid w:val="00F75133"/>
    <w:rsid w:val="00F83592"/>
    <w:rsid w:val="00F8713C"/>
    <w:rsid w:val="00FA3899"/>
    <w:rsid w:val="00FA4909"/>
    <w:rsid w:val="00FA6751"/>
    <w:rsid w:val="00FA7074"/>
    <w:rsid w:val="00FB0831"/>
    <w:rsid w:val="00FB1048"/>
    <w:rsid w:val="00FB62C4"/>
    <w:rsid w:val="00FB63B2"/>
    <w:rsid w:val="00FB7701"/>
    <w:rsid w:val="00FC1B55"/>
    <w:rsid w:val="00FD1AC5"/>
    <w:rsid w:val="00FD22B9"/>
    <w:rsid w:val="00FD5CF0"/>
    <w:rsid w:val="00FE2C71"/>
    <w:rsid w:val="00FE3DEE"/>
    <w:rsid w:val="00FF30B1"/>
    <w:rsid w:val="00FF3B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8E3C3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qFormat="1"/>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id-ID"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11"/>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842BA1"/>
    <w:rPr>
      <w:rFonts w:ascii="Tahoma" w:hAnsi="Tahoma" w:cs="Tahoma"/>
      <w:sz w:val="16"/>
      <w:szCs w:val="16"/>
    </w:rPr>
  </w:style>
  <w:style w:type="character" w:customStyle="1" w:styleId="BalloonTextChar">
    <w:name w:val="Balloon Text Char"/>
    <w:link w:val="BalloonText"/>
    <w:rsid w:val="00842BA1"/>
    <w:rPr>
      <w:rFonts w:ascii="Tahoma" w:hAnsi="Tahoma" w:cs="Tahoma"/>
      <w:sz w:val="16"/>
      <w:szCs w:val="16"/>
      <w:lang w:val="en-AU" w:eastAsia="zh-CN"/>
    </w:rPr>
  </w:style>
  <w:style w:type="paragraph" w:styleId="Header">
    <w:name w:val="header"/>
    <w:basedOn w:val="Normal"/>
    <w:link w:val="HeaderChar"/>
    <w:uiPriority w:val="99"/>
    <w:rsid w:val="00FF3BB1"/>
    <w:pPr>
      <w:tabs>
        <w:tab w:val="center" w:pos="4680"/>
        <w:tab w:val="right" w:pos="9360"/>
      </w:tabs>
    </w:pPr>
  </w:style>
  <w:style w:type="character" w:customStyle="1" w:styleId="HeaderChar">
    <w:name w:val="Header Char"/>
    <w:link w:val="Header"/>
    <w:uiPriority w:val="99"/>
    <w:rsid w:val="00FF3BB1"/>
    <w:rPr>
      <w:sz w:val="24"/>
      <w:szCs w:val="24"/>
      <w:lang w:val="en-AU" w:eastAsia="zh-CN"/>
    </w:rPr>
  </w:style>
  <w:style w:type="paragraph" w:styleId="Footer">
    <w:name w:val="footer"/>
    <w:basedOn w:val="Normal"/>
    <w:link w:val="FooterChar"/>
    <w:uiPriority w:val="99"/>
    <w:rsid w:val="00FF3BB1"/>
    <w:pPr>
      <w:tabs>
        <w:tab w:val="center" w:pos="4680"/>
        <w:tab w:val="right" w:pos="9360"/>
      </w:tabs>
    </w:pPr>
  </w:style>
  <w:style w:type="character" w:customStyle="1" w:styleId="FooterChar">
    <w:name w:val="Footer Char"/>
    <w:link w:val="Footer"/>
    <w:uiPriority w:val="99"/>
    <w:rsid w:val="00FF3BB1"/>
    <w:rPr>
      <w:sz w:val="24"/>
      <w:szCs w:val="24"/>
      <w:lang w:val="en-AU" w:eastAsia="zh-CN"/>
    </w:rPr>
  </w:style>
  <w:style w:type="character" w:styleId="Strong">
    <w:name w:val="Strong"/>
    <w:uiPriority w:val="22"/>
    <w:qFormat/>
    <w:rsid w:val="001B2F26"/>
    <w:rPr>
      <w:b/>
      <w:bCs/>
    </w:rPr>
  </w:style>
  <w:style w:type="character" w:styleId="Hyperlink">
    <w:name w:val="Hyperlink"/>
    <w:uiPriority w:val="99"/>
    <w:unhideWhenUsed/>
    <w:rsid w:val="001B2F26"/>
    <w:rPr>
      <w:color w:val="0000FF"/>
      <w:u w:val="single"/>
    </w:rPr>
  </w:style>
  <w:style w:type="character" w:styleId="FollowedHyperlink">
    <w:name w:val="FollowedHyperlink"/>
    <w:rsid w:val="00C7105B"/>
    <w:rPr>
      <w:color w:val="800080"/>
      <w:u w:val="single"/>
    </w:rPr>
  </w:style>
  <w:style w:type="character" w:customStyle="1" w:styleId="PersChar">
    <w:name w:val="Pers Char"/>
    <w:link w:val="Pers"/>
    <w:locked/>
    <w:rsid w:val="00EE45C5"/>
    <w:rPr>
      <w:rFonts w:ascii="Cambria" w:hAnsi="Cambria"/>
      <w:color w:val="000000"/>
      <w:lang w:val="en-ID"/>
    </w:rPr>
  </w:style>
  <w:style w:type="paragraph" w:customStyle="1" w:styleId="Pers">
    <w:name w:val="Pers"/>
    <w:basedOn w:val="Normal"/>
    <w:link w:val="PersChar"/>
    <w:qFormat/>
    <w:rsid w:val="00EE45C5"/>
    <w:pPr>
      <w:spacing w:before="120" w:after="120"/>
      <w:jc w:val="both"/>
    </w:pPr>
    <w:rPr>
      <w:rFonts w:ascii="Cambria" w:hAnsi="Cambria"/>
      <w:color w:val="000000"/>
      <w:sz w:val="20"/>
      <w:szCs w:val="20"/>
      <w:lang w:val="en-ID" w:eastAsia="en-US"/>
    </w:rPr>
  </w:style>
  <w:style w:type="paragraph" w:customStyle="1" w:styleId="HeadingAbstrak">
    <w:name w:val="Heading Abstrak"/>
    <w:basedOn w:val="Normal"/>
    <w:link w:val="HeadingAbstrakChar"/>
    <w:qFormat/>
    <w:rsid w:val="004A62A4"/>
    <w:pPr>
      <w:spacing w:after="20" w:line="360" w:lineRule="auto"/>
      <w:jc w:val="center"/>
    </w:pPr>
    <w:rPr>
      <w:rFonts w:ascii="Cambria" w:eastAsia="Times New Roman" w:hAnsi="Cambria"/>
      <w:b/>
      <w:sz w:val="22"/>
      <w:szCs w:val="22"/>
      <w:lang w:val="sv-SE" w:eastAsia="id-ID"/>
    </w:rPr>
  </w:style>
  <w:style w:type="paragraph" w:customStyle="1" w:styleId="KataKunci">
    <w:name w:val="Kata Kunci"/>
    <w:basedOn w:val="Normal"/>
    <w:link w:val="KataKunciChar"/>
    <w:qFormat/>
    <w:rsid w:val="004A62A4"/>
    <w:pPr>
      <w:spacing w:after="120"/>
    </w:pPr>
    <w:rPr>
      <w:rFonts w:ascii="Cambria" w:eastAsia="Times New Roman" w:hAnsi="Cambria"/>
      <w:sz w:val="20"/>
      <w:szCs w:val="20"/>
      <w:lang w:val="en-US" w:eastAsia="id-ID"/>
    </w:rPr>
  </w:style>
  <w:style w:type="paragraph" w:customStyle="1" w:styleId="Abstrak">
    <w:name w:val="Abstrak"/>
    <w:basedOn w:val="Normal"/>
    <w:qFormat/>
    <w:rsid w:val="004A62A4"/>
    <w:pPr>
      <w:pBdr>
        <w:top w:val="single" w:sz="4" w:space="1" w:color="auto"/>
        <w:bottom w:val="single" w:sz="4" w:space="1" w:color="auto"/>
      </w:pBdr>
      <w:spacing w:before="80" w:after="80"/>
      <w:jc w:val="both"/>
    </w:pPr>
    <w:rPr>
      <w:rFonts w:ascii="Cambria" w:eastAsia="Times New Roman" w:hAnsi="Cambria"/>
      <w:sz w:val="20"/>
      <w:szCs w:val="20"/>
      <w:lang w:val="en-ID" w:eastAsia="id-ID"/>
    </w:rPr>
  </w:style>
  <w:style w:type="character" w:customStyle="1" w:styleId="HeadingAbstrakChar">
    <w:name w:val="Heading Abstrak Char"/>
    <w:link w:val="HeadingAbstrak"/>
    <w:rsid w:val="004A62A4"/>
    <w:rPr>
      <w:rFonts w:ascii="Cambria" w:eastAsia="Times New Roman" w:hAnsi="Cambria"/>
      <w:b/>
      <w:sz w:val="22"/>
      <w:szCs w:val="22"/>
      <w:lang w:val="sv-SE" w:eastAsia="id-ID"/>
    </w:rPr>
  </w:style>
  <w:style w:type="character" w:customStyle="1" w:styleId="KataKunciChar">
    <w:name w:val="Kata Kunci Char"/>
    <w:link w:val="KataKunci"/>
    <w:rsid w:val="004A62A4"/>
    <w:rPr>
      <w:rFonts w:ascii="Cambria" w:eastAsia="Times New Roman" w:hAnsi="Cambria"/>
      <w:lang w:eastAsia="id-ID"/>
    </w:rPr>
  </w:style>
  <w:style w:type="paragraph" w:customStyle="1" w:styleId="none">
    <w:name w:val="none"/>
    <w:basedOn w:val="Normal"/>
    <w:rsid w:val="00E5420A"/>
    <w:pPr>
      <w:spacing w:line="276" w:lineRule="auto"/>
      <w:jc w:val="both"/>
    </w:pPr>
    <w:rPr>
      <w:rFonts w:ascii="Cambria" w:eastAsia="Times New Roman" w:hAnsi="Cambria"/>
      <w:sz w:val="20"/>
      <w:szCs w:val="20"/>
      <w:lang w:val="en-US" w:eastAsia="id-ID"/>
    </w:rPr>
  </w:style>
  <w:style w:type="paragraph" w:customStyle="1" w:styleId="TeksArtikel">
    <w:name w:val="Teks Artikel"/>
    <w:basedOn w:val="Normal"/>
    <w:link w:val="TeksArtikelChar"/>
    <w:qFormat/>
    <w:rsid w:val="00E428C3"/>
    <w:pPr>
      <w:spacing w:line="276" w:lineRule="auto"/>
      <w:ind w:firstLine="360"/>
      <w:jc w:val="both"/>
    </w:pPr>
    <w:rPr>
      <w:rFonts w:ascii="Cambria" w:eastAsia="Times New Roman" w:hAnsi="Cambria"/>
      <w:sz w:val="20"/>
      <w:szCs w:val="20"/>
      <w:lang w:eastAsia="id-ID"/>
    </w:rPr>
  </w:style>
  <w:style w:type="character" w:customStyle="1" w:styleId="TeksArtikelChar">
    <w:name w:val="Teks Artikel Char"/>
    <w:link w:val="TeksArtikel"/>
    <w:rsid w:val="00E428C3"/>
    <w:rPr>
      <w:rFonts w:ascii="Cambria" w:eastAsia="Times New Roman" w:hAnsi="Cambria"/>
      <w:lang w:val="id-ID" w:eastAsia="id-ID"/>
    </w:rPr>
  </w:style>
  <w:style w:type="character" w:styleId="UnresolvedMention">
    <w:name w:val="Unresolved Mention"/>
    <w:basedOn w:val="DefaultParagraphFont"/>
    <w:uiPriority w:val="99"/>
    <w:semiHidden/>
    <w:unhideWhenUsed/>
    <w:rsid w:val="00E32BED"/>
    <w:rPr>
      <w:color w:val="605E5C"/>
      <w:shd w:val="clear" w:color="auto" w:fill="E1DFDD"/>
    </w:rPr>
  </w:style>
  <w:style w:type="paragraph" w:styleId="NormalWeb">
    <w:name w:val="Normal (Web)"/>
    <w:basedOn w:val="Normal"/>
    <w:uiPriority w:val="99"/>
    <w:unhideWhenUsed/>
    <w:rsid w:val="00513662"/>
    <w:pPr>
      <w:spacing w:before="100" w:beforeAutospacing="1" w:after="100" w:afterAutospacing="1"/>
    </w:pPr>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37883">
      <w:bodyDiv w:val="1"/>
      <w:marLeft w:val="0"/>
      <w:marRight w:val="0"/>
      <w:marTop w:val="0"/>
      <w:marBottom w:val="0"/>
      <w:divBdr>
        <w:top w:val="none" w:sz="0" w:space="0" w:color="auto"/>
        <w:left w:val="none" w:sz="0" w:space="0" w:color="auto"/>
        <w:bottom w:val="none" w:sz="0" w:space="0" w:color="auto"/>
        <w:right w:val="none" w:sz="0" w:space="0" w:color="auto"/>
      </w:divBdr>
    </w:div>
    <w:div w:id="313219313">
      <w:bodyDiv w:val="1"/>
      <w:marLeft w:val="0"/>
      <w:marRight w:val="0"/>
      <w:marTop w:val="0"/>
      <w:marBottom w:val="0"/>
      <w:divBdr>
        <w:top w:val="none" w:sz="0" w:space="0" w:color="auto"/>
        <w:left w:val="none" w:sz="0" w:space="0" w:color="auto"/>
        <w:bottom w:val="none" w:sz="0" w:space="0" w:color="auto"/>
        <w:right w:val="none" w:sz="0" w:space="0" w:color="auto"/>
      </w:divBdr>
    </w:div>
    <w:div w:id="794956307">
      <w:bodyDiv w:val="1"/>
      <w:marLeft w:val="0"/>
      <w:marRight w:val="0"/>
      <w:marTop w:val="0"/>
      <w:marBottom w:val="0"/>
      <w:divBdr>
        <w:top w:val="none" w:sz="0" w:space="0" w:color="auto"/>
        <w:left w:val="none" w:sz="0" w:space="0" w:color="auto"/>
        <w:bottom w:val="none" w:sz="0" w:space="0" w:color="auto"/>
        <w:right w:val="none" w:sz="0" w:space="0" w:color="auto"/>
      </w:divBdr>
    </w:div>
    <w:div w:id="1014381905">
      <w:bodyDiv w:val="1"/>
      <w:marLeft w:val="0"/>
      <w:marRight w:val="0"/>
      <w:marTop w:val="0"/>
      <w:marBottom w:val="0"/>
      <w:divBdr>
        <w:top w:val="none" w:sz="0" w:space="0" w:color="auto"/>
        <w:left w:val="none" w:sz="0" w:space="0" w:color="auto"/>
        <w:bottom w:val="none" w:sz="0" w:space="0" w:color="auto"/>
        <w:right w:val="none" w:sz="0" w:space="0" w:color="auto"/>
      </w:divBdr>
    </w:div>
    <w:div w:id="1064722632">
      <w:bodyDiv w:val="1"/>
      <w:marLeft w:val="0"/>
      <w:marRight w:val="0"/>
      <w:marTop w:val="0"/>
      <w:marBottom w:val="0"/>
      <w:divBdr>
        <w:top w:val="none" w:sz="0" w:space="0" w:color="auto"/>
        <w:left w:val="none" w:sz="0" w:space="0" w:color="auto"/>
        <w:bottom w:val="none" w:sz="0" w:space="0" w:color="auto"/>
        <w:right w:val="none" w:sz="0" w:space="0" w:color="auto"/>
      </w:divBdr>
      <w:divsChild>
        <w:div w:id="2044553899">
          <w:marLeft w:val="0"/>
          <w:marRight w:val="0"/>
          <w:marTop w:val="0"/>
          <w:marBottom w:val="0"/>
          <w:divBdr>
            <w:top w:val="none" w:sz="0" w:space="0" w:color="auto"/>
            <w:left w:val="none" w:sz="0" w:space="0" w:color="auto"/>
            <w:bottom w:val="none" w:sz="0" w:space="0" w:color="auto"/>
            <w:right w:val="none" w:sz="0" w:space="0" w:color="auto"/>
          </w:divBdr>
          <w:divsChild>
            <w:div w:id="992687039">
              <w:marLeft w:val="0"/>
              <w:marRight w:val="0"/>
              <w:marTop w:val="0"/>
              <w:marBottom w:val="0"/>
              <w:divBdr>
                <w:top w:val="none" w:sz="0" w:space="0" w:color="auto"/>
                <w:left w:val="none" w:sz="0" w:space="0" w:color="auto"/>
                <w:bottom w:val="none" w:sz="0" w:space="0" w:color="auto"/>
                <w:right w:val="none" w:sz="0" w:space="0" w:color="auto"/>
              </w:divBdr>
            </w:div>
            <w:div w:id="1226989043">
              <w:marLeft w:val="0"/>
              <w:marRight w:val="0"/>
              <w:marTop w:val="0"/>
              <w:marBottom w:val="0"/>
              <w:divBdr>
                <w:top w:val="none" w:sz="0" w:space="0" w:color="auto"/>
                <w:left w:val="none" w:sz="0" w:space="0" w:color="auto"/>
                <w:bottom w:val="none" w:sz="0" w:space="0" w:color="auto"/>
                <w:right w:val="none" w:sz="0" w:space="0" w:color="auto"/>
              </w:divBdr>
            </w:div>
            <w:div w:id="1451048652">
              <w:marLeft w:val="0"/>
              <w:marRight w:val="0"/>
              <w:marTop w:val="0"/>
              <w:marBottom w:val="0"/>
              <w:divBdr>
                <w:top w:val="none" w:sz="0" w:space="0" w:color="auto"/>
                <w:left w:val="none" w:sz="0" w:space="0" w:color="auto"/>
                <w:bottom w:val="none" w:sz="0" w:space="0" w:color="auto"/>
                <w:right w:val="none" w:sz="0" w:space="0" w:color="auto"/>
              </w:divBdr>
            </w:div>
            <w:div w:id="1086069775">
              <w:marLeft w:val="0"/>
              <w:marRight w:val="0"/>
              <w:marTop w:val="0"/>
              <w:marBottom w:val="0"/>
              <w:divBdr>
                <w:top w:val="none" w:sz="0" w:space="0" w:color="auto"/>
                <w:left w:val="none" w:sz="0" w:space="0" w:color="auto"/>
                <w:bottom w:val="none" w:sz="0" w:space="0" w:color="auto"/>
                <w:right w:val="none" w:sz="0" w:space="0" w:color="auto"/>
              </w:divBdr>
            </w:div>
            <w:div w:id="10837890">
              <w:marLeft w:val="0"/>
              <w:marRight w:val="0"/>
              <w:marTop w:val="0"/>
              <w:marBottom w:val="0"/>
              <w:divBdr>
                <w:top w:val="none" w:sz="0" w:space="0" w:color="auto"/>
                <w:left w:val="none" w:sz="0" w:space="0" w:color="auto"/>
                <w:bottom w:val="none" w:sz="0" w:space="0" w:color="auto"/>
                <w:right w:val="none" w:sz="0" w:space="0" w:color="auto"/>
              </w:divBdr>
            </w:div>
            <w:div w:id="52494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746718">
      <w:bodyDiv w:val="1"/>
      <w:marLeft w:val="0"/>
      <w:marRight w:val="0"/>
      <w:marTop w:val="0"/>
      <w:marBottom w:val="0"/>
      <w:divBdr>
        <w:top w:val="none" w:sz="0" w:space="0" w:color="auto"/>
        <w:left w:val="none" w:sz="0" w:space="0" w:color="auto"/>
        <w:bottom w:val="none" w:sz="0" w:space="0" w:color="auto"/>
        <w:right w:val="none" w:sz="0" w:space="0" w:color="auto"/>
      </w:divBdr>
    </w:div>
    <w:div w:id="1855798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jpe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fontTable" Target="fontTable.xml"/><Relationship Id="rId8"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Ni05</b:Tag>
    <b:SourceType>InternetSite</b:SourceType>
    <b:Guid>{B6B8DBEE-923D-45F1-819A-34CD92685AED}</b:Guid>
    <b:LCID>id-ID</b:LCID>
    <b:Author>
      <b:Author>
        <b:NameList>
          <b:Person>
            <b:Last>M. Nicewarner</b:Last>
          </b:Person>
        </b:NameList>
      </b:Author>
    </b:Author>
    <b:Title>Narkive</b:Title>
    <b:ProductionCompany>Newsgroup Archive</b:ProductionCompany>
    <b:Year>2005</b:Year>
    <b:Month>Oktober</b:Month>
    <b:Day>17</b:Day>
    <b:YearAccessed>2022</b:YearAccessed>
    <b:MonthAccessed>Maret</b:MonthAccessed>
    <b:DayAccessed>25</b:DayAccessed>
    <b:URL>https://sybase.public.powerdesigner.general.narkive.com/xPyI0TyL/cdm-and-foreign-keys</b:URL>
    <b:RefOrder>1</b:RefOrder>
  </b:Source>
</b:Sources>
</file>

<file path=customXml/itemProps1.xml><?xml version="1.0" encoding="utf-8"?>
<ds:datastoreItem xmlns:ds="http://schemas.openxmlformats.org/officeDocument/2006/customXml" ds:itemID="{48710F4F-E1D2-4032-8607-D5DC99255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836</Words>
  <Characters>21868</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3-14T12:30:00Z</dcterms:created>
  <dcterms:modified xsi:type="dcterms:W3CDTF">2022-03-29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1fdd2d6-8c4a-3c02-ab8b-ea450f81709d</vt:lpwstr>
  </property>
</Properties>
</file>